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A7564C" w14:paraId="672A6659" w14:textId="77777777" w:rsidTr="005B5EBF">
        <w:trPr>
          <w:trHeight w:val="67"/>
        </w:trPr>
        <w:tc>
          <w:tcPr>
            <w:tcW w:w="11785" w:type="dxa"/>
          </w:tcPr>
          <w:p w14:paraId="38E369E5" w14:textId="068E99FC" w:rsidR="00D41940" w:rsidRPr="004D467D" w:rsidRDefault="00B55AA1"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proofErr w:type="spellStart"/>
            <w:r w:rsidRPr="004D467D">
              <w:rPr>
                <w:rFonts w:ascii="Times New Roman" w:hAnsi="Times New Roman" w:cs="Times New Roman"/>
                <w:b/>
                <w:sz w:val="30"/>
                <w:szCs w:val="30"/>
                <w:lang w:val="de-DE"/>
              </w:rPr>
              <w:t>DeNpKongru</w:t>
            </w:r>
            <w:proofErr w:type="spellEnd"/>
            <w:r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A7564C"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93"/>
        <w:gridCol w:w="446"/>
        <w:gridCol w:w="1343"/>
        <w:gridCol w:w="277"/>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A7564C"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A7564C"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A7564C"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A7564C"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1980"/>
        <w:gridCol w:w="1276"/>
        <w:gridCol w:w="1097"/>
      </w:tblGrid>
      <w:tr w:rsidR="00FC738C" w:rsidRPr="004D467D" w14:paraId="1A1D42CA" w14:textId="77777777" w:rsidTr="0075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CCFC9E3" w14:textId="42B140AE" w:rsidR="000E7526" w:rsidRPr="004D467D" w:rsidRDefault="000E7526" w:rsidP="00D733CB">
            <w:pPr>
              <w:pStyle w:val="ACLTextFirstLine"/>
              <w:rPr>
                <w:lang w:val="de-DE"/>
              </w:rPr>
            </w:pPr>
            <w:r w:rsidRPr="004D467D">
              <w:rPr>
                <w:lang w:val="de-DE"/>
              </w:rPr>
              <w:t>Arten</w:t>
            </w:r>
          </w:p>
        </w:tc>
        <w:tc>
          <w:tcPr>
            <w:tcW w:w="1276" w:type="dxa"/>
          </w:tcPr>
          <w:p w14:paraId="1A80C2A3" w14:textId="57928427" w:rsidR="000E7526" w:rsidRPr="004D467D" w:rsidRDefault="0075268D"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Kongruenz</w:t>
            </w:r>
          </w:p>
        </w:tc>
        <w:tc>
          <w:tcPr>
            <w:tcW w:w="1097" w:type="dxa"/>
          </w:tcPr>
          <w:p w14:paraId="58B7B165" w14:textId="32F665E1" w:rsidR="000E7526" w:rsidRPr="004D467D" w:rsidRDefault="0075268D"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w:t>
            </w:r>
          </w:p>
        </w:tc>
      </w:tr>
      <w:tr w:rsidR="00FC738C" w:rsidRPr="004D467D" w14:paraId="1B4A3765"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6F9803B7" w14:textId="13C97367" w:rsidR="00C63085" w:rsidRPr="004D467D" w:rsidRDefault="00C63085" w:rsidP="00D733CB">
            <w:pPr>
              <w:pStyle w:val="ACLTextFirstLine"/>
            </w:pPr>
            <w:r w:rsidRPr="004D467D">
              <w:rPr>
                <w:lang w:val="de-DE"/>
              </w:rPr>
              <w:t>ART</w:t>
            </w:r>
          </w:p>
        </w:tc>
        <w:tc>
          <w:tcPr>
            <w:tcW w:w="1276" w:type="dxa"/>
          </w:tcPr>
          <w:p w14:paraId="35D3767F"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093BCC3A" w14:textId="325CF6A2" w:rsidR="00C63085" w:rsidRPr="004D467D" w:rsidRDefault="00C63085" w:rsidP="00D733CB">
            <w:pPr>
              <w:pStyle w:val="ACLTextFirstLine"/>
              <w:rPr>
                <w:lang w:val="de-DE"/>
              </w:rPr>
            </w:pPr>
            <w:r w:rsidRPr="004D467D">
              <w:rPr>
                <w:lang w:val="de-DE"/>
              </w:rPr>
              <w:t>PREP</w:t>
            </w:r>
          </w:p>
        </w:tc>
        <w:tc>
          <w:tcPr>
            <w:tcW w:w="1276" w:type="dxa"/>
          </w:tcPr>
          <w:p w14:paraId="561678D4"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48BAD973" w14:textId="336E71E1" w:rsidR="00C63085" w:rsidRPr="004D467D" w:rsidRDefault="00C63085" w:rsidP="00D733CB">
            <w:pPr>
              <w:pStyle w:val="ACLTextFirstLine"/>
              <w:rPr>
                <w:lang w:val="de-DE"/>
              </w:rPr>
            </w:pPr>
            <w:r w:rsidRPr="004D467D">
              <w:rPr>
                <w:lang w:val="de-DE"/>
              </w:rPr>
              <w:t>Rechtschreibfehler</w:t>
            </w:r>
          </w:p>
        </w:tc>
        <w:tc>
          <w:tcPr>
            <w:tcW w:w="1276" w:type="dxa"/>
          </w:tcPr>
          <w:p w14:paraId="4334EDFD"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5A2559CF" w14:textId="2F139417" w:rsidR="00C63085" w:rsidRPr="004D467D" w:rsidRDefault="00C63085" w:rsidP="00D733CB">
            <w:pPr>
              <w:pStyle w:val="ACLTextFirstLine"/>
              <w:rPr>
                <w:lang w:val="de-DE"/>
              </w:rPr>
            </w:pPr>
            <w:r w:rsidRPr="004D467D">
              <w:rPr>
                <w:lang w:val="de-DE"/>
              </w:rPr>
              <w:t>Eigennamen</w:t>
            </w:r>
          </w:p>
        </w:tc>
        <w:tc>
          <w:tcPr>
            <w:tcW w:w="1276" w:type="dxa"/>
          </w:tcPr>
          <w:p w14:paraId="65F3474B"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006F93E9" w14:textId="1D24F78C" w:rsidR="00C63085" w:rsidRPr="004D467D" w:rsidRDefault="00C63085" w:rsidP="00D733CB">
            <w:pPr>
              <w:pStyle w:val="ACLTextFirstLine"/>
              <w:rPr>
                <w:lang w:val="de-DE"/>
              </w:rPr>
            </w:pPr>
            <w:r w:rsidRPr="004D467D">
              <w:rPr>
                <w:lang w:val="de-DE"/>
              </w:rPr>
              <w:t>Redewendungen</w:t>
            </w:r>
          </w:p>
        </w:tc>
        <w:tc>
          <w:tcPr>
            <w:tcW w:w="1276" w:type="dxa"/>
          </w:tcPr>
          <w:p w14:paraId="538A06B1"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48D59AD5" w14:textId="6E702481" w:rsidR="00B576FF" w:rsidRPr="004D467D" w:rsidRDefault="00B576FF" w:rsidP="00D733CB">
            <w:pPr>
              <w:pStyle w:val="ACLTextFirstLine"/>
              <w:rPr>
                <w:lang w:val="de-DE"/>
              </w:rPr>
            </w:pPr>
            <w:r w:rsidRPr="004D467D">
              <w:rPr>
                <w:lang w:val="de-DE"/>
              </w:rPr>
              <w:t>Unbekannt</w:t>
            </w:r>
          </w:p>
        </w:tc>
        <w:tc>
          <w:tcPr>
            <w:tcW w:w="1276" w:type="dxa"/>
          </w:tcPr>
          <w:p w14:paraId="45A1BF9C" w14:textId="6DBEF2F0" w:rsidR="00B576FF" w:rsidRPr="004D467D" w:rsidRDefault="00B576FF"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A7564C"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A7564C"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A7564C"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A7564C"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A7564C"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A7564C"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A7564C"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312FBCCC"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77A015F8" w14:textId="77777777" w:rsidR="004414E7" w:rsidRPr="004D467D" w:rsidRDefault="004414E7" w:rsidP="00D420B0">
            <w:pPr>
              <w:pStyle w:val="ACLText"/>
              <w:rPr>
                <w:lang w:val="de-DE"/>
              </w:rPr>
            </w:pPr>
          </w:p>
        </w:tc>
        <w:tc>
          <w:tcPr>
            <w:tcW w:w="481" w:type="dxa"/>
          </w:tcPr>
          <w:p w14:paraId="5377B78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32C8168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4113F44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58F4872"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54DB128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7362D26E"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4187A01C"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F6ABB19" w14:textId="77777777" w:rsidR="004414E7" w:rsidRPr="004D467D" w:rsidRDefault="004414E7" w:rsidP="00D420B0">
            <w:pPr>
              <w:pStyle w:val="ACLText"/>
              <w:rPr>
                <w:lang w:val="de-DE"/>
              </w:rPr>
            </w:pPr>
            <w:r>
              <w:rPr>
                <w:lang w:val="de-DE"/>
              </w:rPr>
              <w:t>English</w:t>
            </w:r>
          </w:p>
        </w:tc>
        <w:tc>
          <w:tcPr>
            <w:tcW w:w="481" w:type="dxa"/>
          </w:tcPr>
          <w:p w14:paraId="0C987185"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4F47C11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EC6D3DE"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7CBA9694"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D2FAF0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495AF577"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r w:rsidR="004414E7" w:rsidRPr="004D467D" w14:paraId="4687542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B162FC3" w14:textId="77777777" w:rsidR="004414E7" w:rsidRPr="004D467D" w:rsidRDefault="004414E7" w:rsidP="00D420B0">
            <w:pPr>
              <w:pStyle w:val="ACLText"/>
              <w:rPr>
                <w:lang w:val="de-DE"/>
              </w:rPr>
            </w:pPr>
            <w:r w:rsidRPr="004D467D">
              <w:rPr>
                <w:lang w:val="de-DE"/>
              </w:rPr>
              <w:t>French</w:t>
            </w:r>
          </w:p>
        </w:tc>
        <w:tc>
          <w:tcPr>
            <w:tcW w:w="481" w:type="dxa"/>
          </w:tcPr>
          <w:p w14:paraId="6D32FA4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57B900C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F5F19D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2E7062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287E62F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3A89C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4414E7" w:rsidRPr="004D467D" w14:paraId="13E1BC47"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B51F1C" w14:textId="77777777" w:rsidR="004414E7" w:rsidRPr="004D467D" w:rsidRDefault="004414E7" w:rsidP="00D420B0">
            <w:pPr>
              <w:pStyle w:val="ACLText"/>
              <w:rPr>
                <w:lang w:val="de-DE"/>
              </w:rPr>
            </w:pPr>
            <w:r>
              <w:rPr>
                <w:lang w:val="de-DE"/>
              </w:rPr>
              <w:t>Gesamt</w:t>
            </w:r>
          </w:p>
        </w:tc>
        <w:tc>
          <w:tcPr>
            <w:tcW w:w="481" w:type="dxa"/>
          </w:tcPr>
          <w:p w14:paraId="4F774A11" w14:textId="70005132"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0</w:t>
            </w:r>
          </w:p>
        </w:tc>
        <w:tc>
          <w:tcPr>
            <w:tcW w:w="481" w:type="dxa"/>
          </w:tcPr>
          <w:p w14:paraId="2E61404C" w14:textId="5737D7CF"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63EC8072" w14:textId="1CD8CA38"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c>
          <w:tcPr>
            <w:tcW w:w="507" w:type="dxa"/>
          </w:tcPr>
          <w:p w14:paraId="03087148" w14:textId="7D72B52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8</w:t>
            </w:r>
          </w:p>
        </w:tc>
        <w:tc>
          <w:tcPr>
            <w:tcW w:w="515" w:type="dxa"/>
          </w:tcPr>
          <w:p w14:paraId="75EE7ECA" w14:textId="440B3B3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2</w:t>
            </w:r>
          </w:p>
        </w:tc>
        <w:tc>
          <w:tcPr>
            <w:tcW w:w="925" w:type="dxa"/>
          </w:tcPr>
          <w:p w14:paraId="59830EF5" w14:textId="3817070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5</w:t>
            </w:r>
          </w:p>
        </w:tc>
      </w:tr>
    </w:tbl>
    <w:p w14:paraId="174EB8DE" w14:textId="77777777" w:rsidR="00A7564C" w:rsidRDefault="00A7564C" w:rsidP="00D1419E">
      <w:pPr>
        <w:pStyle w:val="ACLTextFirstLine"/>
        <w:rPr>
          <w:lang w:val="de-DE"/>
        </w:rPr>
      </w:pPr>
    </w:p>
    <w:p w14:paraId="5B786A9D" w14:textId="34FE3547"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05B3490E" w:rsidR="005F411D" w:rsidRDefault="005F411D" w:rsidP="006F2ACA">
      <w:pPr>
        <w:pStyle w:val="ACLTextFirstLine"/>
        <w:ind w:firstLine="0"/>
        <w:rPr>
          <w:lang w:val="de-DE"/>
        </w:rPr>
      </w:pPr>
    </w:p>
    <w:p w14:paraId="51827E9B" w14:textId="77777777" w:rsidR="00A7564C" w:rsidRDefault="00A7564C" w:rsidP="006F2ACA">
      <w:pPr>
        <w:pStyle w:val="ACLTextFirstLine"/>
        <w:ind w:firstLine="0"/>
        <w:rPr>
          <w:lang w:val="de-DE"/>
        </w:rPr>
      </w:pPr>
    </w:p>
    <w:p w14:paraId="2AAC34F6" w14:textId="77777777" w:rsidR="00A7564C" w:rsidRDefault="00A7564C" w:rsidP="006F2ACA">
      <w:pPr>
        <w:pStyle w:val="ACLTextFirstLine"/>
        <w:ind w:firstLine="0"/>
        <w:rPr>
          <w:lang w:val="de-DE"/>
        </w:rPr>
      </w:pPr>
    </w:p>
    <w:p w14:paraId="4A5D6F27" w14:textId="77777777" w:rsidR="00A7564C" w:rsidRDefault="00A7564C" w:rsidP="006F2ACA">
      <w:pPr>
        <w:pStyle w:val="ACLTextFirstLine"/>
        <w:ind w:firstLine="0"/>
        <w:rPr>
          <w:lang w:val="de-DE"/>
        </w:rPr>
      </w:pPr>
    </w:p>
    <w:p w14:paraId="6819DDCF" w14:textId="77777777" w:rsidR="00A7564C" w:rsidRDefault="00A7564C" w:rsidP="006F2ACA">
      <w:pPr>
        <w:pStyle w:val="ACLTextFirstLine"/>
        <w:ind w:firstLine="0"/>
        <w:rPr>
          <w:lang w:val="de-DE"/>
        </w:rPr>
      </w:pPr>
    </w:p>
    <w:p w14:paraId="36BD8037" w14:textId="77777777" w:rsidR="00A7564C" w:rsidRDefault="00A7564C" w:rsidP="006F2ACA">
      <w:pPr>
        <w:pStyle w:val="ACLTextFirstLine"/>
        <w:ind w:firstLine="0"/>
        <w:rPr>
          <w:lang w:val="de-DE"/>
        </w:rPr>
      </w:pPr>
    </w:p>
    <w:p w14:paraId="76639B21" w14:textId="77777777" w:rsidR="00A7564C" w:rsidRDefault="00A7564C" w:rsidP="006F2ACA">
      <w:pPr>
        <w:pStyle w:val="ACLTextFirstLine"/>
        <w:ind w:firstLine="0"/>
        <w:rPr>
          <w:lang w:val="de-DE"/>
        </w:rPr>
      </w:pPr>
    </w:p>
    <w:p w14:paraId="3C261230" w14:textId="77777777" w:rsidR="00A7564C" w:rsidRDefault="00A7564C" w:rsidP="006F2ACA">
      <w:pPr>
        <w:pStyle w:val="ACLTextFirstLine"/>
        <w:ind w:firstLine="0"/>
        <w:rPr>
          <w:lang w:val="de-DE"/>
        </w:rPr>
      </w:pPr>
    </w:p>
    <w:p w14:paraId="2D410133" w14:textId="77777777" w:rsidR="00A7564C" w:rsidRDefault="00A7564C" w:rsidP="006F2ACA">
      <w:pPr>
        <w:pStyle w:val="ACLTextFirstLine"/>
        <w:ind w:firstLine="0"/>
        <w:rPr>
          <w:lang w:val="de-DE"/>
        </w:rPr>
      </w:pPr>
    </w:p>
    <w:p w14:paraId="407A9D28" w14:textId="77777777" w:rsidR="00A7564C" w:rsidRDefault="00A7564C" w:rsidP="006F2ACA">
      <w:pPr>
        <w:pStyle w:val="ACLTextFirstLine"/>
        <w:ind w:firstLine="0"/>
        <w:rPr>
          <w:lang w:val="de-DE"/>
        </w:rPr>
      </w:pPr>
    </w:p>
    <w:p w14:paraId="07A49A81" w14:textId="77777777" w:rsidR="00A7564C" w:rsidRDefault="00A7564C" w:rsidP="006F2ACA">
      <w:pPr>
        <w:pStyle w:val="ACLTextFirstLine"/>
        <w:ind w:firstLine="0"/>
        <w:rPr>
          <w:lang w:val="de-DE"/>
        </w:rPr>
      </w:pPr>
    </w:p>
    <w:p w14:paraId="239C449D" w14:textId="77777777" w:rsidR="00A7564C" w:rsidRDefault="00A7564C" w:rsidP="006F2ACA">
      <w:pPr>
        <w:pStyle w:val="ACLTextFirstLine"/>
        <w:ind w:firstLine="0"/>
        <w:rPr>
          <w:lang w:val="de-DE"/>
        </w:rPr>
      </w:pPr>
    </w:p>
    <w:p w14:paraId="6C5714E2" w14:textId="77777777" w:rsidR="00A7564C" w:rsidRDefault="00A7564C" w:rsidP="006F2ACA">
      <w:pPr>
        <w:pStyle w:val="ACLTextFirstLine"/>
        <w:ind w:firstLine="0"/>
        <w:rPr>
          <w:lang w:val="de-DE"/>
        </w:rPr>
      </w:pPr>
    </w:p>
    <w:p w14:paraId="333C1E48" w14:textId="77777777" w:rsidR="00A7564C" w:rsidRPr="004D467D" w:rsidRDefault="00A7564C"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6D5C2F" w:rsidRPr="004D467D" w14:paraId="023ADB3B" w14:textId="77777777" w:rsidTr="00A756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55F27E8B" w14:textId="77777777" w:rsidR="006D5C2F" w:rsidRPr="004D467D" w:rsidRDefault="006D5C2F" w:rsidP="007020BB">
            <w:pPr>
              <w:pStyle w:val="ACLText"/>
              <w:rPr>
                <w:lang w:val="de-DE"/>
              </w:rPr>
            </w:pPr>
          </w:p>
        </w:tc>
        <w:tc>
          <w:tcPr>
            <w:tcW w:w="481"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A7564C" w:rsidRPr="004D467D" w14:paraId="2E63EC13"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26F90D2C" w14:textId="71DEAB5B" w:rsidR="00A7564C" w:rsidRPr="004D467D" w:rsidRDefault="00A7564C" w:rsidP="00A7564C">
            <w:pPr>
              <w:pStyle w:val="ACLText"/>
              <w:rPr>
                <w:lang w:val="de-DE"/>
              </w:rPr>
            </w:pPr>
            <w:r>
              <w:rPr>
                <w:lang w:val="de-DE"/>
              </w:rPr>
              <w:t>English</w:t>
            </w:r>
          </w:p>
        </w:tc>
        <w:tc>
          <w:tcPr>
            <w:tcW w:w="481" w:type="dxa"/>
          </w:tcPr>
          <w:p w14:paraId="3B7B274E" w14:textId="0907FCB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481" w:type="dxa"/>
          </w:tcPr>
          <w:p w14:paraId="7E9FAF67" w14:textId="03A4EDB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F18FAFA" w14:textId="4A13CAF1"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07" w:type="dxa"/>
          </w:tcPr>
          <w:p w14:paraId="0C612CB4" w14:textId="274BDE42" w:rsidR="00A7564C" w:rsidRPr="004D467D" w:rsidRDefault="00C66418"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515" w:type="dxa"/>
          </w:tcPr>
          <w:p w14:paraId="06FCADBE" w14:textId="4FE1250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26A1F5EA" w14:textId="5834128F"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23</w:t>
            </w:r>
          </w:p>
        </w:tc>
      </w:tr>
      <w:tr w:rsidR="00A7564C" w:rsidRPr="004D467D" w14:paraId="7868E14A"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4A64551E" w14:textId="555304B5" w:rsidR="00A7564C" w:rsidRPr="004D467D" w:rsidRDefault="00A7564C" w:rsidP="00A7564C">
            <w:pPr>
              <w:pStyle w:val="ACLText"/>
              <w:rPr>
                <w:lang w:val="de-DE"/>
              </w:rPr>
            </w:pPr>
            <w:r w:rsidRPr="004D467D">
              <w:rPr>
                <w:lang w:val="de-DE"/>
              </w:rPr>
              <w:t>French</w:t>
            </w:r>
          </w:p>
        </w:tc>
        <w:tc>
          <w:tcPr>
            <w:tcW w:w="481" w:type="dxa"/>
          </w:tcPr>
          <w:p w14:paraId="06222CEE" w14:textId="16E2318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68224F72" w14:textId="0E852FC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074EAFF8" w14:textId="0214C87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70C1719E" w14:textId="249A447F" w:rsidR="00A7564C" w:rsidRPr="004D467D" w:rsidRDefault="00A7564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4830A0E6" w14:textId="2C6314A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0C9983FB" w14:textId="54C21127"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18</w:t>
            </w:r>
          </w:p>
        </w:tc>
      </w:tr>
      <w:tr w:rsidR="004414E7" w:rsidRPr="004D467D" w14:paraId="189FEC36" w14:textId="77777777" w:rsidTr="00A7564C">
        <w:tc>
          <w:tcPr>
            <w:cnfStyle w:val="001000000000" w:firstRow="0" w:lastRow="0" w:firstColumn="1" w:lastColumn="0" w:oddVBand="0" w:evenVBand="0" w:oddHBand="0" w:evenHBand="0" w:firstRowFirstColumn="0" w:firstRowLastColumn="0" w:lastRowFirstColumn="0" w:lastRowLastColumn="0"/>
            <w:tcW w:w="937" w:type="dxa"/>
          </w:tcPr>
          <w:p w14:paraId="197867C9" w14:textId="57B50D8E" w:rsidR="004414E7" w:rsidRPr="004D467D" w:rsidRDefault="004414E7" w:rsidP="00A7564C">
            <w:pPr>
              <w:pStyle w:val="ACLText"/>
              <w:rPr>
                <w:lang w:val="de-DE"/>
              </w:rPr>
            </w:pPr>
            <w:r>
              <w:rPr>
                <w:lang w:val="de-DE"/>
              </w:rPr>
              <w:t>Gesamt</w:t>
            </w:r>
          </w:p>
        </w:tc>
        <w:tc>
          <w:tcPr>
            <w:tcW w:w="481" w:type="dxa"/>
          </w:tcPr>
          <w:p w14:paraId="3B3236FA" w14:textId="3BD54BA2"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1073EE10" w14:textId="00C35AC0"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A809C1A" w14:textId="27C3D765"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42F16571" w14:textId="20F4A4CC"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41CD6B47" w14:textId="1387EEA2"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00996AB9" w14:textId="477538FE" w:rsidR="004414E7"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r w:rsidR="001741EE">
              <w:rPr>
                <w:lang w:val="de-DE"/>
              </w:rPr>
              <w:t>1</w:t>
            </w:r>
          </w:p>
        </w:tc>
      </w:tr>
    </w:tbl>
    <w:p w14:paraId="22D16341" w14:textId="77777777" w:rsidR="001D6FB8" w:rsidRPr="004D467D" w:rsidRDefault="001D6FB8" w:rsidP="00C12378">
      <w:pPr>
        <w:pStyle w:val="ACLTextFirstLine"/>
        <w:ind w:firstLine="0"/>
        <w:rPr>
          <w:lang w:val="de-DE"/>
        </w:rPr>
      </w:pPr>
    </w:p>
    <w:p w14:paraId="1F3E9EA4" w14:textId="5BD6FB23" w:rsidR="00D1419E" w:rsidRPr="004D467D" w:rsidRDefault="00D1419E" w:rsidP="00D1419E">
      <w:pPr>
        <w:pStyle w:val="ACLTextFirstLine"/>
        <w:rPr>
          <w:lang w:val="de-DE"/>
        </w:rPr>
      </w:pPr>
      <w:r w:rsidRPr="004D467D">
        <w:rPr>
          <w:lang w:val="de-DE"/>
        </w:rPr>
        <w:t xml:space="preserve"> </w:t>
      </w:r>
      <w:r w:rsidR="001D6FB8" w:rsidRPr="004D467D">
        <w:rPr>
          <w:lang w:val="de-DE"/>
        </w:rPr>
        <w:t xml:space="preserve">Die Ergebnisse während der Trainingsphrase sind wie </w:t>
      </w:r>
      <w:r w:rsidR="00C12378" w:rsidRPr="004D467D">
        <w:rPr>
          <w:lang w:val="de-DE"/>
        </w:rPr>
        <w:t>folgt</w:t>
      </w:r>
    </w:p>
    <w:p w14:paraId="1E4C80BD" w14:textId="77777777" w:rsidR="00C12378" w:rsidRDefault="00C12378" w:rsidP="00CD15B1">
      <w:pPr>
        <w:pStyle w:val="ACLReferencesHeader"/>
        <w:rPr>
          <w:lang w:val="de-DE"/>
        </w:rPr>
      </w:pPr>
    </w:p>
    <w:p w14:paraId="50330140" w14:textId="4DC72A52" w:rsidR="004414E7" w:rsidRDefault="004414E7" w:rsidP="004414E7">
      <w:pPr>
        <w:pStyle w:val="ACLSubsection"/>
        <w:rPr>
          <w:lang w:val="de-DE"/>
        </w:rPr>
      </w:pPr>
      <w:r>
        <w:rPr>
          <w:lang w:val="de-DE"/>
        </w:rPr>
        <w:t>Testphase</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2B21F124"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65343CE5" w14:textId="77777777" w:rsidR="004414E7" w:rsidRPr="004D467D" w:rsidRDefault="004414E7" w:rsidP="00D420B0">
            <w:pPr>
              <w:pStyle w:val="ACLText"/>
              <w:rPr>
                <w:lang w:val="de-DE"/>
              </w:rPr>
            </w:pPr>
          </w:p>
        </w:tc>
        <w:tc>
          <w:tcPr>
            <w:tcW w:w="481" w:type="dxa"/>
          </w:tcPr>
          <w:p w14:paraId="2010FB7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468B57F3"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6AB9D1B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5AECAB7"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DA3D70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217BF2E5"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022EC54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2CC386" w14:textId="77777777" w:rsidR="004414E7" w:rsidRPr="004D467D" w:rsidRDefault="004414E7" w:rsidP="00D420B0">
            <w:pPr>
              <w:pStyle w:val="ACLText"/>
              <w:rPr>
                <w:lang w:val="de-DE"/>
              </w:rPr>
            </w:pPr>
            <w:r>
              <w:rPr>
                <w:lang w:val="de-DE"/>
              </w:rPr>
              <w:t>English</w:t>
            </w:r>
          </w:p>
        </w:tc>
        <w:tc>
          <w:tcPr>
            <w:tcW w:w="481" w:type="dxa"/>
          </w:tcPr>
          <w:p w14:paraId="6055D687" w14:textId="68F85DF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481" w:type="dxa"/>
          </w:tcPr>
          <w:p w14:paraId="5813D3A1"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BAAB87C" w14:textId="52D97216"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507" w:type="dxa"/>
          </w:tcPr>
          <w:p w14:paraId="2F741D3A" w14:textId="5B9C4B0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14920C0B" w14:textId="238C267E"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1E4D0E5" w14:textId="08589FFD"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3</w:t>
            </w:r>
          </w:p>
        </w:tc>
      </w:tr>
      <w:tr w:rsidR="004414E7" w:rsidRPr="004D467D" w14:paraId="155E5B0A"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753C1DC" w14:textId="77777777" w:rsidR="004414E7" w:rsidRPr="004D467D" w:rsidRDefault="004414E7" w:rsidP="00D420B0">
            <w:pPr>
              <w:pStyle w:val="ACLText"/>
              <w:rPr>
                <w:lang w:val="de-DE"/>
              </w:rPr>
            </w:pPr>
            <w:r w:rsidRPr="004D467D">
              <w:rPr>
                <w:lang w:val="de-DE"/>
              </w:rPr>
              <w:t>French</w:t>
            </w:r>
          </w:p>
        </w:tc>
        <w:tc>
          <w:tcPr>
            <w:tcW w:w="481" w:type="dxa"/>
          </w:tcPr>
          <w:p w14:paraId="4340F92E" w14:textId="1B3AB729"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w:t>
            </w:r>
          </w:p>
        </w:tc>
        <w:tc>
          <w:tcPr>
            <w:tcW w:w="481" w:type="dxa"/>
          </w:tcPr>
          <w:p w14:paraId="2EA4258A"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A40F214" w14:textId="296F263B"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893C607" w14:textId="514F82B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515" w:type="dxa"/>
          </w:tcPr>
          <w:p w14:paraId="3820CF70" w14:textId="3D9C0483"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6</w:t>
            </w:r>
          </w:p>
        </w:tc>
        <w:tc>
          <w:tcPr>
            <w:tcW w:w="925" w:type="dxa"/>
          </w:tcPr>
          <w:p w14:paraId="5DC2CDCF" w14:textId="6EF33BB5"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1</w:t>
            </w:r>
          </w:p>
        </w:tc>
      </w:tr>
      <w:tr w:rsidR="004414E7" w:rsidRPr="004D467D" w14:paraId="494F05D8"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FD74421" w14:textId="77777777" w:rsidR="004414E7" w:rsidRPr="004D467D" w:rsidRDefault="004414E7" w:rsidP="00D420B0">
            <w:pPr>
              <w:pStyle w:val="ACLText"/>
              <w:rPr>
                <w:lang w:val="de-DE"/>
              </w:rPr>
            </w:pPr>
            <w:r>
              <w:rPr>
                <w:lang w:val="de-DE"/>
              </w:rPr>
              <w:t>Gesamt</w:t>
            </w:r>
          </w:p>
        </w:tc>
        <w:tc>
          <w:tcPr>
            <w:tcW w:w="481" w:type="dxa"/>
          </w:tcPr>
          <w:p w14:paraId="605D9A5A" w14:textId="18C80F1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481" w:type="dxa"/>
          </w:tcPr>
          <w:p w14:paraId="01F74BE9" w14:textId="4DF6C02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0727DBA0" w14:textId="1080285E"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7</w:t>
            </w:r>
          </w:p>
        </w:tc>
        <w:tc>
          <w:tcPr>
            <w:tcW w:w="507" w:type="dxa"/>
          </w:tcPr>
          <w:p w14:paraId="1F214286" w14:textId="5A94D980"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4</w:t>
            </w:r>
          </w:p>
        </w:tc>
        <w:tc>
          <w:tcPr>
            <w:tcW w:w="515" w:type="dxa"/>
          </w:tcPr>
          <w:p w14:paraId="5A01DE65" w14:textId="52F27CE2"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925" w:type="dxa"/>
          </w:tcPr>
          <w:p w14:paraId="14BD9D7A" w14:textId="1D5DD300"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4</w:t>
            </w:r>
          </w:p>
        </w:tc>
      </w:tr>
    </w:tbl>
    <w:p w14:paraId="07A44157" w14:textId="77777777" w:rsidR="00A7564C" w:rsidRPr="004D467D" w:rsidRDefault="00A7564C"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006200" w:rsidRPr="004D467D" w14:paraId="3C7B6AAD" w14:textId="77777777" w:rsidTr="007020BB">
        <w:trPr>
          <w:trHeight w:val="266"/>
        </w:trPr>
        <w:tc>
          <w:tcPr>
            <w:tcW w:w="3083" w:type="dxa"/>
          </w:tcPr>
          <w:p w14:paraId="3A430A8D" w14:textId="77777777" w:rsidR="00006200" w:rsidRPr="004D467D" w:rsidRDefault="00006200" w:rsidP="007020BB">
            <w:pPr>
              <w:pStyle w:val="ACLTextFirstLine"/>
              <w:ind w:firstLine="0"/>
              <w:rPr>
                <w:lang w:val="de-DE"/>
              </w:rPr>
            </w:pPr>
            <w:r w:rsidRPr="004D467D">
              <w:rPr>
                <w:lang w:val="de-DE"/>
              </w:rPr>
              <w:lastRenderedPageBreak/>
              <w:t>ART</w:t>
            </w:r>
          </w:p>
        </w:tc>
        <w:tc>
          <w:tcPr>
            <w:tcW w:w="879" w:type="dxa"/>
          </w:tcPr>
          <w:p w14:paraId="38F89FAF" w14:textId="77777777" w:rsidR="00006200" w:rsidRPr="004D467D" w:rsidRDefault="00006200" w:rsidP="007020BB">
            <w:pPr>
              <w:pStyle w:val="ACLTextFirstLine"/>
              <w:ind w:firstLine="0"/>
              <w:rPr>
                <w:lang w:val="de-DE"/>
              </w:rPr>
            </w:pPr>
            <w:r w:rsidRPr="004D467D">
              <w:rPr>
                <w:lang w:val="de-DE"/>
              </w:rPr>
              <w:t>A1_EN</w:t>
            </w:r>
          </w:p>
        </w:tc>
        <w:tc>
          <w:tcPr>
            <w:tcW w:w="854" w:type="dxa"/>
          </w:tcPr>
          <w:p w14:paraId="3512DBF5" w14:textId="77777777" w:rsidR="00006200" w:rsidRPr="004D467D" w:rsidRDefault="00006200" w:rsidP="007020BB">
            <w:pPr>
              <w:pStyle w:val="ACLTextFirstLine"/>
              <w:ind w:firstLine="0"/>
              <w:rPr>
                <w:lang w:val="de-DE"/>
              </w:rPr>
            </w:pPr>
            <w:r w:rsidRPr="004D467D">
              <w:rPr>
                <w:lang w:val="de-DE"/>
              </w:rPr>
              <w:t>A1_FR</w:t>
            </w:r>
          </w:p>
        </w:tc>
        <w:tc>
          <w:tcPr>
            <w:tcW w:w="854" w:type="dxa"/>
          </w:tcPr>
          <w:p w14:paraId="2F8D289C" w14:textId="77777777" w:rsidR="00006200" w:rsidRPr="004D467D" w:rsidRDefault="00006200" w:rsidP="007020BB">
            <w:pPr>
              <w:pStyle w:val="ACLTextFirstLine"/>
              <w:ind w:firstLine="0"/>
              <w:rPr>
                <w:lang w:val="de-DE"/>
              </w:rPr>
            </w:pPr>
            <w:r w:rsidRPr="004D467D">
              <w:rPr>
                <w:lang w:val="de-DE"/>
              </w:rPr>
              <w:t>A2_EN</w:t>
            </w:r>
          </w:p>
        </w:tc>
        <w:tc>
          <w:tcPr>
            <w:tcW w:w="854" w:type="dxa"/>
          </w:tcPr>
          <w:p w14:paraId="555BC402" w14:textId="77777777" w:rsidR="00006200" w:rsidRPr="004D467D" w:rsidRDefault="00006200" w:rsidP="007020BB">
            <w:pPr>
              <w:pStyle w:val="ACLTextFirstLine"/>
              <w:ind w:firstLine="0"/>
              <w:rPr>
                <w:lang w:val="de-DE"/>
              </w:rPr>
            </w:pPr>
            <w:r w:rsidRPr="004D467D">
              <w:rPr>
                <w:lang w:val="de-DE"/>
              </w:rPr>
              <w:t>A2_FR</w:t>
            </w:r>
          </w:p>
        </w:tc>
      </w:tr>
      <w:tr w:rsidR="00006200" w:rsidRPr="004D467D" w14:paraId="4537119D" w14:textId="77777777" w:rsidTr="007020BB">
        <w:trPr>
          <w:trHeight w:val="266"/>
        </w:trPr>
        <w:tc>
          <w:tcPr>
            <w:tcW w:w="3083" w:type="dxa"/>
          </w:tcPr>
          <w:p w14:paraId="65B8428A"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68DDA436" w14:textId="77777777" w:rsidR="00006200" w:rsidRPr="004D467D" w:rsidRDefault="00006200" w:rsidP="007020BB">
            <w:pPr>
              <w:pStyle w:val="ACLTextFirstLine"/>
              <w:ind w:firstLine="0"/>
              <w:rPr>
                <w:lang w:val="de-DE"/>
              </w:rPr>
            </w:pPr>
          </w:p>
        </w:tc>
        <w:tc>
          <w:tcPr>
            <w:tcW w:w="854" w:type="dxa"/>
          </w:tcPr>
          <w:p w14:paraId="19F1A408" w14:textId="77777777" w:rsidR="00006200" w:rsidRPr="004D467D" w:rsidRDefault="00006200" w:rsidP="007020BB">
            <w:pPr>
              <w:pStyle w:val="ACLTextFirstLine"/>
              <w:ind w:firstLine="0"/>
              <w:rPr>
                <w:lang w:val="de-DE"/>
              </w:rPr>
            </w:pPr>
          </w:p>
        </w:tc>
        <w:tc>
          <w:tcPr>
            <w:tcW w:w="854" w:type="dxa"/>
          </w:tcPr>
          <w:p w14:paraId="662E7669" w14:textId="77777777" w:rsidR="00006200" w:rsidRPr="004D467D" w:rsidRDefault="00006200" w:rsidP="007020BB">
            <w:pPr>
              <w:pStyle w:val="ACLTextFirstLine"/>
              <w:ind w:firstLine="0"/>
              <w:rPr>
                <w:lang w:val="de-DE"/>
              </w:rPr>
            </w:pPr>
          </w:p>
        </w:tc>
        <w:tc>
          <w:tcPr>
            <w:tcW w:w="854" w:type="dxa"/>
          </w:tcPr>
          <w:p w14:paraId="1F817A21" w14:textId="77777777" w:rsidR="00006200" w:rsidRPr="004D467D" w:rsidRDefault="00006200" w:rsidP="007020BB">
            <w:pPr>
              <w:pStyle w:val="ACLTextFirstLine"/>
              <w:ind w:firstLine="0"/>
              <w:rPr>
                <w:lang w:val="de-DE"/>
              </w:rPr>
            </w:pPr>
          </w:p>
        </w:tc>
      </w:tr>
      <w:tr w:rsidR="00006200" w:rsidRPr="004D467D" w14:paraId="475ED8C6" w14:textId="77777777" w:rsidTr="007020BB">
        <w:trPr>
          <w:trHeight w:val="266"/>
        </w:trPr>
        <w:tc>
          <w:tcPr>
            <w:tcW w:w="3083" w:type="dxa"/>
          </w:tcPr>
          <w:p w14:paraId="6CAB94C4"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0D771027" w14:textId="77777777" w:rsidR="00006200" w:rsidRPr="004D467D" w:rsidRDefault="00006200" w:rsidP="007020BB">
            <w:pPr>
              <w:pStyle w:val="ACLTextFirstLine"/>
              <w:ind w:firstLine="0"/>
              <w:rPr>
                <w:lang w:val="de-DE"/>
              </w:rPr>
            </w:pPr>
          </w:p>
        </w:tc>
        <w:tc>
          <w:tcPr>
            <w:tcW w:w="854" w:type="dxa"/>
          </w:tcPr>
          <w:p w14:paraId="2BB35FB1" w14:textId="77777777" w:rsidR="00006200" w:rsidRPr="004D467D" w:rsidRDefault="00006200" w:rsidP="007020BB">
            <w:pPr>
              <w:pStyle w:val="ACLTextFirstLine"/>
              <w:ind w:firstLine="0"/>
              <w:rPr>
                <w:lang w:val="de-DE"/>
              </w:rPr>
            </w:pPr>
          </w:p>
        </w:tc>
        <w:tc>
          <w:tcPr>
            <w:tcW w:w="854" w:type="dxa"/>
          </w:tcPr>
          <w:p w14:paraId="1B6AD3A2" w14:textId="77777777" w:rsidR="00006200" w:rsidRPr="004D467D" w:rsidRDefault="00006200" w:rsidP="007020BB">
            <w:pPr>
              <w:pStyle w:val="ACLTextFirstLine"/>
              <w:ind w:firstLine="0"/>
              <w:rPr>
                <w:lang w:val="de-DE"/>
              </w:rPr>
            </w:pPr>
          </w:p>
        </w:tc>
        <w:tc>
          <w:tcPr>
            <w:tcW w:w="854" w:type="dxa"/>
          </w:tcPr>
          <w:p w14:paraId="6C45A885" w14:textId="77777777" w:rsidR="00006200" w:rsidRPr="004D467D" w:rsidRDefault="00006200" w:rsidP="007020BB">
            <w:pPr>
              <w:pStyle w:val="ACLTextFirstLine"/>
              <w:ind w:firstLine="0"/>
              <w:rPr>
                <w:lang w:val="de-DE"/>
              </w:rPr>
            </w:pPr>
          </w:p>
        </w:tc>
      </w:tr>
      <w:tr w:rsidR="00006200" w:rsidRPr="004D467D" w14:paraId="6A9697CE" w14:textId="77777777" w:rsidTr="007020BB">
        <w:trPr>
          <w:trHeight w:val="266"/>
        </w:trPr>
        <w:tc>
          <w:tcPr>
            <w:tcW w:w="3083" w:type="dxa"/>
          </w:tcPr>
          <w:p w14:paraId="1CAEF15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7E6D15B4" w14:textId="77777777" w:rsidR="00006200" w:rsidRPr="004D467D" w:rsidRDefault="00006200" w:rsidP="007020BB">
            <w:pPr>
              <w:pStyle w:val="ACLTextFirstLine"/>
              <w:ind w:firstLine="0"/>
              <w:rPr>
                <w:lang w:val="de-DE"/>
              </w:rPr>
            </w:pPr>
          </w:p>
        </w:tc>
        <w:tc>
          <w:tcPr>
            <w:tcW w:w="854" w:type="dxa"/>
          </w:tcPr>
          <w:p w14:paraId="39E693B3" w14:textId="77777777" w:rsidR="00006200" w:rsidRPr="004D467D" w:rsidRDefault="00006200" w:rsidP="007020BB">
            <w:pPr>
              <w:pStyle w:val="ACLTextFirstLine"/>
              <w:ind w:firstLine="0"/>
              <w:rPr>
                <w:lang w:val="de-DE"/>
              </w:rPr>
            </w:pPr>
          </w:p>
        </w:tc>
        <w:tc>
          <w:tcPr>
            <w:tcW w:w="854" w:type="dxa"/>
          </w:tcPr>
          <w:p w14:paraId="5DBD16DD" w14:textId="77777777" w:rsidR="00006200" w:rsidRPr="004D467D" w:rsidRDefault="00006200" w:rsidP="007020BB">
            <w:pPr>
              <w:pStyle w:val="ACLTextFirstLine"/>
              <w:ind w:firstLine="0"/>
              <w:rPr>
                <w:lang w:val="de-DE"/>
              </w:rPr>
            </w:pPr>
          </w:p>
        </w:tc>
        <w:tc>
          <w:tcPr>
            <w:tcW w:w="854" w:type="dxa"/>
          </w:tcPr>
          <w:p w14:paraId="3A22F826" w14:textId="77777777" w:rsidR="00006200" w:rsidRPr="004D467D" w:rsidRDefault="00006200" w:rsidP="007020BB">
            <w:pPr>
              <w:pStyle w:val="ACLTextFirstLine"/>
              <w:ind w:firstLine="0"/>
              <w:rPr>
                <w:lang w:val="de-DE"/>
              </w:rPr>
            </w:pPr>
          </w:p>
        </w:tc>
      </w:tr>
      <w:tr w:rsidR="00006200" w:rsidRPr="004D467D" w14:paraId="03697AF5" w14:textId="77777777" w:rsidTr="007020BB">
        <w:trPr>
          <w:trHeight w:val="266"/>
        </w:trPr>
        <w:tc>
          <w:tcPr>
            <w:tcW w:w="3083" w:type="dxa"/>
          </w:tcPr>
          <w:p w14:paraId="2E4A970C"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7E917FB2" w14:textId="77777777" w:rsidR="00006200" w:rsidRPr="004D467D" w:rsidRDefault="00006200" w:rsidP="007020BB">
            <w:pPr>
              <w:pStyle w:val="ACLTextFirstLine"/>
              <w:ind w:firstLine="0"/>
              <w:rPr>
                <w:lang w:val="de-DE"/>
              </w:rPr>
            </w:pPr>
          </w:p>
        </w:tc>
        <w:tc>
          <w:tcPr>
            <w:tcW w:w="854" w:type="dxa"/>
          </w:tcPr>
          <w:p w14:paraId="2EDCD5C9" w14:textId="77777777" w:rsidR="00006200" w:rsidRPr="004D467D" w:rsidRDefault="00006200" w:rsidP="007020BB">
            <w:pPr>
              <w:pStyle w:val="ACLTextFirstLine"/>
              <w:ind w:firstLine="0"/>
              <w:rPr>
                <w:lang w:val="de-DE"/>
              </w:rPr>
            </w:pPr>
          </w:p>
        </w:tc>
        <w:tc>
          <w:tcPr>
            <w:tcW w:w="854" w:type="dxa"/>
          </w:tcPr>
          <w:p w14:paraId="69025F1A" w14:textId="77777777" w:rsidR="00006200" w:rsidRPr="004D467D" w:rsidRDefault="00006200" w:rsidP="007020BB">
            <w:pPr>
              <w:pStyle w:val="ACLTextFirstLine"/>
              <w:ind w:firstLine="0"/>
              <w:rPr>
                <w:lang w:val="de-DE"/>
              </w:rPr>
            </w:pPr>
          </w:p>
        </w:tc>
        <w:tc>
          <w:tcPr>
            <w:tcW w:w="854" w:type="dxa"/>
          </w:tcPr>
          <w:p w14:paraId="1B07558B" w14:textId="77777777" w:rsidR="00006200" w:rsidRPr="004D467D" w:rsidRDefault="00006200" w:rsidP="007020BB">
            <w:pPr>
              <w:pStyle w:val="ACLTextFirstLine"/>
              <w:ind w:firstLine="0"/>
              <w:rPr>
                <w:lang w:val="de-DE"/>
              </w:rPr>
            </w:pPr>
          </w:p>
        </w:tc>
      </w:tr>
      <w:tr w:rsidR="00006200" w:rsidRPr="004D467D" w14:paraId="674F06FA" w14:textId="77777777" w:rsidTr="007020BB">
        <w:trPr>
          <w:trHeight w:val="266"/>
        </w:trPr>
        <w:tc>
          <w:tcPr>
            <w:tcW w:w="3083" w:type="dxa"/>
          </w:tcPr>
          <w:p w14:paraId="009ECB18"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66E21323" w14:textId="77777777" w:rsidR="00006200" w:rsidRPr="004D467D" w:rsidRDefault="00006200" w:rsidP="007020BB">
            <w:pPr>
              <w:pStyle w:val="ACLTextFirstLine"/>
              <w:ind w:firstLine="0"/>
              <w:rPr>
                <w:lang w:val="de-DE"/>
              </w:rPr>
            </w:pPr>
          </w:p>
        </w:tc>
        <w:tc>
          <w:tcPr>
            <w:tcW w:w="854" w:type="dxa"/>
          </w:tcPr>
          <w:p w14:paraId="0A050122" w14:textId="77777777" w:rsidR="00006200" w:rsidRPr="004D467D" w:rsidRDefault="00006200" w:rsidP="007020BB">
            <w:pPr>
              <w:pStyle w:val="ACLTextFirstLine"/>
              <w:ind w:firstLine="0"/>
              <w:rPr>
                <w:lang w:val="de-DE"/>
              </w:rPr>
            </w:pPr>
          </w:p>
        </w:tc>
        <w:tc>
          <w:tcPr>
            <w:tcW w:w="854" w:type="dxa"/>
          </w:tcPr>
          <w:p w14:paraId="7D092501" w14:textId="77777777" w:rsidR="00006200" w:rsidRPr="004D467D" w:rsidRDefault="00006200" w:rsidP="007020BB">
            <w:pPr>
              <w:pStyle w:val="ACLTextFirstLine"/>
              <w:ind w:firstLine="0"/>
              <w:rPr>
                <w:lang w:val="de-DE"/>
              </w:rPr>
            </w:pPr>
          </w:p>
        </w:tc>
        <w:tc>
          <w:tcPr>
            <w:tcW w:w="854" w:type="dxa"/>
          </w:tcPr>
          <w:p w14:paraId="62DD8548" w14:textId="77777777" w:rsidR="00006200" w:rsidRPr="004D467D" w:rsidRDefault="00006200" w:rsidP="007020BB">
            <w:pPr>
              <w:pStyle w:val="ACLTextFirstLine"/>
              <w:ind w:firstLine="0"/>
              <w:rPr>
                <w:lang w:val="de-DE"/>
              </w:rPr>
            </w:pPr>
          </w:p>
        </w:tc>
      </w:tr>
      <w:tr w:rsidR="00006200" w:rsidRPr="004D467D" w14:paraId="49874A38" w14:textId="77777777" w:rsidTr="007020BB">
        <w:trPr>
          <w:trHeight w:val="266"/>
        </w:trPr>
        <w:tc>
          <w:tcPr>
            <w:tcW w:w="3083" w:type="dxa"/>
          </w:tcPr>
          <w:p w14:paraId="5DCB8D45"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64F771D9" w14:textId="77777777" w:rsidR="00006200" w:rsidRPr="004D467D" w:rsidRDefault="00006200" w:rsidP="007020BB">
            <w:pPr>
              <w:pStyle w:val="ACLTextFirstLine"/>
              <w:ind w:firstLine="0"/>
              <w:rPr>
                <w:lang w:val="de-DE"/>
              </w:rPr>
            </w:pPr>
          </w:p>
        </w:tc>
        <w:tc>
          <w:tcPr>
            <w:tcW w:w="854" w:type="dxa"/>
          </w:tcPr>
          <w:p w14:paraId="03D76D40" w14:textId="77777777" w:rsidR="00006200" w:rsidRPr="004D467D" w:rsidRDefault="00006200" w:rsidP="007020BB">
            <w:pPr>
              <w:pStyle w:val="ACLTextFirstLine"/>
              <w:ind w:firstLine="0"/>
              <w:rPr>
                <w:lang w:val="de-DE"/>
              </w:rPr>
            </w:pPr>
          </w:p>
        </w:tc>
        <w:tc>
          <w:tcPr>
            <w:tcW w:w="854" w:type="dxa"/>
          </w:tcPr>
          <w:p w14:paraId="7A86D470" w14:textId="77777777" w:rsidR="00006200" w:rsidRPr="004D467D" w:rsidRDefault="00006200" w:rsidP="007020BB">
            <w:pPr>
              <w:pStyle w:val="ACLTextFirstLine"/>
              <w:ind w:firstLine="0"/>
              <w:rPr>
                <w:lang w:val="de-DE"/>
              </w:rPr>
            </w:pPr>
          </w:p>
        </w:tc>
        <w:tc>
          <w:tcPr>
            <w:tcW w:w="854" w:type="dxa"/>
          </w:tcPr>
          <w:p w14:paraId="2190C2A0" w14:textId="77777777" w:rsidR="00006200" w:rsidRPr="004D467D" w:rsidRDefault="00006200" w:rsidP="007020BB">
            <w:pPr>
              <w:pStyle w:val="ACLTextFirstLine"/>
              <w:ind w:firstLine="0"/>
              <w:rPr>
                <w:lang w:val="de-DE"/>
              </w:rPr>
            </w:pPr>
          </w:p>
        </w:tc>
      </w:tr>
      <w:tr w:rsidR="00006200" w:rsidRPr="004D467D" w14:paraId="14A7CDA6" w14:textId="77777777" w:rsidTr="007020BB">
        <w:trPr>
          <w:trHeight w:val="266"/>
        </w:trPr>
        <w:tc>
          <w:tcPr>
            <w:tcW w:w="3083" w:type="dxa"/>
          </w:tcPr>
          <w:p w14:paraId="663714DE"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6A287046" w14:textId="77777777" w:rsidR="00006200" w:rsidRPr="004D467D" w:rsidRDefault="00006200" w:rsidP="007020BB">
            <w:pPr>
              <w:pStyle w:val="ACLTextFirstLine"/>
              <w:ind w:firstLine="0"/>
              <w:rPr>
                <w:lang w:val="de-DE"/>
              </w:rPr>
            </w:pPr>
          </w:p>
        </w:tc>
        <w:tc>
          <w:tcPr>
            <w:tcW w:w="854" w:type="dxa"/>
          </w:tcPr>
          <w:p w14:paraId="2C680F4A" w14:textId="77777777" w:rsidR="00006200" w:rsidRPr="004D467D" w:rsidRDefault="00006200" w:rsidP="007020BB">
            <w:pPr>
              <w:pStyle w:val="ACLTextFirstLine"/>
              <w:ind w:firstLine="0"/>
              <w:rPr>
                <w:lang w:val="de-DE"/>
              </w:rPr>
            </w:pPr>
          </w:p>
        </w:tc>
        <w:tc>
          <w:tcPr>
            <w:tcW w:w="854" w:type="dxa"/>
          </w:tcPr>
          <w:p w14:paraId="2F1F45E7" w14:textId="77777777" w:rsidR="00006200" w:rsidRPr="004D467D" w:rsidRDefault="00006200" w:rsidP="007020BB">
            <w:pPr>
              <w:pStyle w:val="ACLTextFirstLine"/>
              <w:ind w:firstLine="0"/>
              <w:rPr>
                <w:lang w:val="de-DE"/>
              </w:rPr>
            </w:pPr>
          </w:p>
        </w:tc>
        <w:tc>
          <w:tcPr>
            <w:tcW w:w="854" w:type="dxa"/>
          </w:tcPr>
          <w:p w14:paraId="5DC97559" w14:textId="77777777" w:rsidR="00006200" w:rsidRPr="004D467D" w:rsidRDefault="00006200" w:rsidP="007020BB">
            <w:pPr>
              <w:pStyle w:val="ACLTextFirstLine"/>
              <w:ind w:firstLine="0"/>
              <w:rPr>
                <w:lang w:val="de-DE"/>
              </w:rPr>
            </w:pPr>
          </w:p>
        </w:tc>
      </w:tr>
      <w:tr w:rsidR="00006200" w:rsidRPr="004D467D" w14:paraId="3ED0503D" w14:textId="77777777" w:rsidTr="007020BB">
        <w:trPr>
          <w:trHeight w:val="266"/>
        </w:trPr>
        <w:tc>
          <w:tcPr>
            <w:tcW w:w="3083" w:type="dxa"/>
          </w:tcPr>
          <w:p w14:paraId="04890584"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17A552E0" w14:textId="77777777" w:rsidR="00006200" w:rsidRPr="004D467D" w:rsidRDefault="00006200" w:rsidP="007020BB">
            <w:pPr>
              <w:pStyle w:val="ACLTextFirstLine"/>
              <w:ind w:firstLine="0"/>
              <w:rPr>
                <w:lang w:val="de-DE"/>
              </w:rPr>
            </w:pPr>
          </w:p>
        </w:tc>
        <w:tc>
          <w:tcPr>
            <w:tcW w:w="854" w:type="dxa"/>
          </w:tcPr>
          <w:p w14:paraId="3C691E83" w14:textId="77777777" w:rsidR="00006200" w:rsidRPr="004D467D" w:rsidRDefault="00006200" w:rsidP="007020BB">
            <w:pPr>
              <w:pStyle w:val="ACLTextFirstLine"/>
              <w:ind w:firstLine="0"/>
              <w:rPr>
                <w:lang w:val="de-DE"/>
              </w:rPr>
            </w:pPr>
          </w:p>
        </w:tc>
        <w:tc>
          <w:tcPr>
            <w:tcW w:w="854" w:type="dxa"/>
          </w:tcPr>
          <w:p w14:paraId="27C457D7" w14:textId="77777777" w:rsidR="00006200" w:rsidRPr="004D467D" w:rsidRDefault="00006200" w:rsidP="007020BB">
            <w:pPr>
              <w:pStyle w:val="ACLTextFirstLine"/>
              <w:ind w:firstLine="0"/>
              <w:rPr>
                <w:lang w:val="de-DE"/>
              </w:rPr>
            </w:pPr>
          </w:p>
        </w:tc>
        <w:tc>
          <w:tcPr>
            <w:tcW w:w="854" w:type="dxa"/>
          </w:tcPr>
          <w:p w14:paraId="326A9B30" w14:textId="77777777" w:rsidR="00006200" w:rsidRPr="004D467D" w:rsidRDefault="00006200" w:rsidP="007020BB">
            <w:pPr>
              <w:pStyle w:val="ACLTextFirstLine"/>
              <w:ind w:firstLine="0"/>
              <w:rPr>
                <w:lang w:val="de-DE"/>
              </w:rPr>
            </w:pPr>
          </w:p>
        </w:tc>
      </w:tr>
      <w:tr w:rsidR="00006200" w:rsidRPr="004D467D" w14:paraId="258BF47C" w14:textId="77777777" w:rsidTr="007020BB">
        <w:trPr>
          <w:trHeight w:val="266"/>
        </w:trPr>
        <w:tc>
          <w:tcPr>
            <w:tcW w:w="3083" w:type="dxa"/>
          </w:tcPr>
          <w:p w14:paraId="58A2F8CB"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7F2F6C44" w14:textId="77777777" w:rsidR="00006200" w:rsidRPr="004D467D" w:rsidRDefault="00006200" w:rsidP="007020BB">
            <w:pPr>
              <w:pStyle w:val="ACLTextFirstLine"/>
              <w:ind w:firstLine="0"/>
              <w:rPr>
                <w:lang w:val="de-DE"/>
              </w:rPr>
            </w:pPr>
          </w:p>
        </w:tc>
        <w:tc>
          <w:tcPr>
            <w:tcW w:w="854" w:type="dxa"/>
          </w:tcPr>
          <w:p w14:paraId="59597BD1" w14:textId="77777777" w:rsidR="00006200" w:rsidRPr="004D467D" w:rsidRDefault="00006200" w:rsidP="007020BB">
            <w:pPr>
              <w:pStyle w:val="ACLTextFirstLine"/>
              <w:ind w:firstLine="0"/>
              <w:rPr>
                <w:lang w:val="de-DE"/>
              </w:rPr>
            </w:pPr>
          </w:p>
        </w:tc>
        <w:tc>
          <w:tcPr>
            <w:tcW w:w="854" w:type="dxa"/>
          </w:tcPr>
          <w:p w14:paraId="58EFD837" w14:textId="77777777" w:rsidR="00006200" w:rsidRPr="004D467D" w:rsidRDefault="00006200" w:rsidP="007020BB">
            <w:pPr>
              <w:pStyle w:val="ACLTextFirstLine"/>
              <w:ind w:firstLine="0"/>
              <w:rPr>
                <w:lang w:val="de-DE"/>
              </w:rPr>
            </w:pPr>
          </w:p>
        </w:tc>
        <w:tc>
          <w:tcPr>
            <w:tcW w:w="854" w:type="dxa"/>
          </w:tcPr>
          <w:p w14:paraId="0446A747" w14:textId="77777777" w:rsidR="00006200" w:rsidRPr="004D467D" w:rsidRDefault="00006200" w:rsidP="007020BB">
            <w:pPr>
              <w:pStyle w:val="ACLTextFirstLine"/>
              <w:ind w:firstLine="0"/>
              <w:rPr>
                <w:lang w:val="de-DE"/>
              </w:rPr>
            </w:pPr>
          </w:p>
        </w:tc>
      </w:tr>
      <w:tr w:rsidR="00006200" w:rsidRPr="004D467D" w14:paraId="4B463490" w14:textId="77777777" w:rsidTr="007020BB">
        <w:trPr>
          <w:trHeight w:val="266"/>
        </w:trPr>
        <w:tc>
          <w:tcPr>
            <w:tcW w:w="3083" w:type="dxa"/>
          </w:tcPr>
          <w:p w14:paraId="052EFA8A"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764E2A2A" w14:textId="77777777" w:rsidR="00006200" w:rsidRPr="004D467D" w:rsidRDefault="00006200" w:rsidP="007020BB">
            <w:pPr>
              <w:pStyle w:val="ACLTextFirstLine"/>
              <w:ind w:firstLine="0"/>
              <w:rPr>
                <w:lang w:val="de-DE"/>
              </w:rPr>
            </w:pPr>
          </w:p>
        </w:tc>
        <w:tc>
          <w:tcPr>
            <w:tcW w:w="854" w:type="dxa"/>
          </w:tcPr>
          <w:p w14:paraId="2FB489A4" w14:textId="77777777" w:rsidR="00006200" w:rsidRPr="004D467D" w:rsidRDefault="00006200" w:rsidP="007020BB">
            <w:pPr>
              <w:pStyle w:val="ACLTextFirstLine"/>
              <w:ind w:firstLine="0"/>
              <w:rPr>
                <w:lang w:val="de-DE"/>
              </w:rPr>
            </w:pPr>
          </w:p>
        </w:tc>
        <w:tc>
          <w:tcPr>
            <w:tcW w:w="854" w:type="dxa"/>
          </w:tcPr>
          <w:p w14:paraId="3C112023" w14:textId="77777777" w:rsidR="00006200" w:rsidRPr="004D467D" w:rsidRDefault="00006200" w:rsidP="007020BB">
            <w:pPr>
              <w:pStyle w:val="ACLTextFirstLine"/>
              <w:ind w:firstLine="0"/>
              <w:rPr>
                <w:lang w:val="de-DE"/>
              </w:rPr>
            </w:pPr>
          </w:p>
        </w:tc>
        <w:tc>
          <w:tcPr>
            <w:tcW w:w="854" w:type="dxa"/>
          </w:tcPr>
          <w:p w14:paraId="780AA418" w14:textId="77777777" w:rsidR="00006200" w:rsidRPr="004D467D" w:rsidRDefault="00006200" w:rsidP="007020BB">
            <w:pPr>
              <w:pStyle w:val="ACLTextFirstLine"/>
              <w:ind w:firstLine="0"/>
              <w:rPr>
                <w:lang w:val="de-DE"/>
              </w:rPr>
            </w:pPr>
          </w:p>
        </w:tc>
      </w:tr>
      <w:tr w:rsidR="00006200" w:rsidRPr="004D467D" w14:paraId="4373FDF4" w14:textId="77777777" w:rsidTr="007020BB">
        <w:trPr>
          <w:trHeight w:val="266"/>
        </w:trPr>
        <w:tc>
          <w:tcPr>
            <w:tcW w:w="3083" w:type="dxa"/>
          </w:tcPr>
          <w:p w14:paraId="5F5B5E4A"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4F3D1EE3" w14:textId="77777777" w:rsidR="00006200" w:rsidRPr="004D467D" w:rsidRDefault="00006200" w:rsidP="007020BB">
            <w:pPr>
              <w:pStyle w:val="ACLTextFirstLine"/>
              <w:ind w:firstLine="0"/>
              <w:rPr>
                <w:lang w:val="de-DE"/>
              </w:rPr>
            </w:pPr>
          </w:p>
        </w:tc>
        <w:tc>
          <w:tcPr>
            <w:tcW w:w="854" w:type="dxa"/>
          </w:tcPr>
          <w:p w14:paraId="76D6DAC8" w14:textId="77777777" w:rsidR="00006200" w:rsidRPr="004D467D" w:rsidRDefault="00006200" w:rsidP="007020BB">
            <w:pPr>
              <w:pStyle w:val="ACLTextFirstLine"/>
              <w:ind w:firstLine="0"/>
              <w:rPr>
                <w:lang w:val="de-DE"/>
              </w:rPr>
            </w:pPr>
          </w:p>
        </w:tc>
        <w:tc>
          <w:tcPr>
            <w:tcW w:w="854" w:type="dxa"/>
          </w:tcPr>
          <w:p w14:paraId="2B940F36" w14:textId="77777777" w:rsidR="00006200" w:rsidRPr="004D467D" w:rsidRDefault="00006200" w:rsidP="007020BB">
            <w:pPr>
              <w:pStyle w:val="ACLTextFirstLine"/>
              <w:ind w:firstLine="0"/>
              <w:rPr>
                <w:lang w:val="de-DE"/>
              </w:rPr>
            </w:pPr>
          </w:p>
        </w:tc>
        <w:tc>
          <w:tcPr>
            <w:tcW w:w="854" w:type="dxa"/>
          </w:tcPr>
          <w:p w14:paraId="6A185B50" w14:textId="77777777" w:rsidR="00006200" w:rsidRPr="004D467D" w:rsidRDefault="00006200" w:rsidP="007020BB">
            <w:pPr>
              <w:pStyle w:val="ACLTextFirstLine"/>
              <w:ind w:firstLine="0"/>
              <w:rPr>
                <w:lang w:val="de-DE"/>
              </w:rPr>
            </w:pPr>
          </w:p>
        </w:tc>
      </w:tr>
      <w:tr w:rsidR="00006200" w:rsidRPr="004D467D" w14:paraId="46F81D76" w14:textId="77777777" w:rsidTr="007020BB">
        <w:trPr>
          <w:trHeight w:val="266"/>
        </w:trPr>
        <w:tc>
          <w:tcPr>
            <w:tcW w:w="3083" w:type="dxa"/>
          </w:tcPr>
          <w:p w14:paraId="53E25713"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D336126" w14:textId="77777777" w:rsidR="00006200" w:rsidRPr="004D467D" w:rsidRDefault="00006200" w:rsidP="007020BB">
            <w:pPr>
              <w:pStyle w:val="ACLTextFirstLine"/>
              <w:ind w:firstLine="0"/>
              <w:rPr>
                <w:lang w:val="de-DE"/>
              </w:rPr>
            </w:pPr>
          </w:p>
        </w:tc>
        <w:tc>
          <w:tcPr>
            <w:tcW w:w="854" w:type="dxa"/>
          </w:tcPr>
          <w:p w14:paraId="2722C234" w14:textId="77777777" w:rsidR="00006200" w:rsidRPr="004D467D" w:rsidRDefault="00006200" w:rsidP="007020BB">
            <w:pPr>
              <w:pStyle w:val="ACLTextFirstLine"/>
              <w:ind w:firstLine="0"/>
              <w:rPr>
                <w:lang w:val="de-DE"/>
              </w:rPr>
            </w:pPr>
          </w:p>
        </w:tc>
        <w:tc>
          <w:tcPr>
            <w:tcW w:w="854" w:type="dxa"/>
          </w:tcPr>
          <w:p w14:paraId="7B80FEBB" w14:textId="77777777" w:rsidR="00006200" w:rsidRPr="004D467D" w:rsidRDefault="00006200" w:rsidP="007020BB">
            <w:pPr>
              <w:pStyle w:val="ACLTextFirstLine"/>
              <w:ind w:firstLine="0"/>
              <w:rPr>
                <w:lang w:val="de-DE"/>
              </w:rPr>
            </w:pPr>
          </w:p>
        </w:tc>
        <w:tc>
          <w:tcPr>
            <w:tcW w:w="854" w:type="dxa"/>
          </w:tcPr>
          <w:p w14:paraId="1EB954D4" w14:textId="77777777" w:rsidR="00006200" w:rsidRPr="004D467D" w:rsidRDefault="00006200" w:rsidP="007020BB">
            <w:pPr>
              <w:pStyle w:val="ACLTextFirstLine"/>
              <w:ind w:firstLine="0"/>
              <w:rPr>
                <w:lang w:val="de-DE"/>
              </w:rPr>
            </w:pPr>
          </w:p>
        </w:tc>
      </w:tr>
    </w:tbl>
    <w:p w14:paraId="378F068B" w14:textId="1EDF20D6"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6524" w:type="dxa"/>
        <w:tblLook w:val="04A0" w:firstRow="1" w:lastRow="0" w:firstColumn="1" w:lastColumn="0" w:noHBand="0" w:noVBand="1"/>
      </w:tblPr>
      <w:tblGrid>
        <w:gridCol w:w="3083"/>
        <w:gridCol w:w="875"/>
        <w:gridCol w:w="850"/>
        <w:gridCol w:w="866"/>
        <w:gridCol w:w="850"/>
      </w:tblGrid>
      <w:tr w:rsidR="00006200" w:rsidRPr="004D467D" w14:paraId="2323FBE9" w14:textId="77777777" w:rsidTr="007020BB">
        <w:tc>
          <w:tcPr>
            <w:tcW w:w="3083" w:type="dxa"/>
          </w:tcPr>
          <w:p w14:paraId="04FAD1B3"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254B7348" w14:textId="77777777" w:rsidR="00006200" w:rsidRPr="004D467D" w:rsidRDefault="00006200" w:rsidP="007020BB">
            <w:pPr>
              <w:pStyle w:val="ACLTextFirstLine"/>
              <w:ind w:firstLine="0"/>
              <w:rPr>
                <w:lang w:val="de-DE"/>
              </w:rPr>
            </w:pPr>
            <w:r w:rsidRPr="004D467D">
              <w:rPr>
                <w:lang w:val="de-DE"/>
              </w:rPr>
              <w:t>B1_EN</w:t>
            </w:r>
          </w:p>
        </w:tc>
        <w:tc>
          <w:tcPr>
            <w:tcW w:w="850" w:type="dxa"/>
          </w:tcPr>
          <w:p w14:paraId="5A924DEC" w14:textId="77777777" w:rsidR="00006200" w:rsidRPr="004D467D" w:rsidRDefault="00006200" w:rsidP="007020BB">
            <w:pPr>
              <w:pStyle w:val="ACLTextFirstLine"/>
              <w:ind w:firstLine="0"/>
              <w:rPr>
                <w:lang w:val="de-DE"/>
              </w:rPr>
            </w:pPr>
            <w:r w:rsidRPr="004D467D">
              <w:rPr>
                <w:lang w:val="de-DE"/>
              </w:rPr>
              <w:t>B1_FR</w:t>
            </w:r>
          </w:p>
        </w:tc>
        <w:tc>
          <w:tcPr>
            <w:tcW w:w="866" w:type="dxa"/>
          </w:tcPr>
          <w:p w14:paraId="39C43C7D" w14:textId="77777777" w:rsidR="00006200" w:rsidRPr="004D467D" w:rsidRDefault="00006200" w:rsidP="007020BB">
            <w:pPr>
              <w:pStyle w:val="ACLTextFirstLine"/>
              <w:ind w:firstLine="0"/>
              <w:rPr>
                <w:lang w:val="de-DE"/>
              </w:rPr>
            </w:pPr>
            <w:r w:rsidRPr="004D467D">
              <w:rPr>
                <w:lang w:val="de-DE"/>
              </w:rPr>
              <w:t>B2_EN</w:t>
            </w:r>
          </w:p>
        </w:tc>
        <w:tc>
          <w:tcPr>
            <w:tcW w:w="850" w:type="dxa"/>
          </w:tcPr>
          <w:p w14:paraId="38515483" w14:textId="77777777" w:rsidR="00006200" w:rsidRPr="004D467D" w:rsidRDefault="00006200" w:rsidP="007020BB">
            <w:pPr>
              <w:pStyle w:val="ACLTextFirstLine"/>
              <w:ind w:firstLine="0"/>
              <w:rPr>
                <w:lang w:val="de-DE"/>
              </w:rPr>
            </w:pPr>
            <w:r w:rsidRPr="004D467D">
              <w:rPr>
                <w:lang w:val="de-DE"/>
              </w:rPr>
              <w:t>B2_FR</w:t>
            </w:r>
          </w:p>
        </w:tc>
      </w:tr>
      <w:tr w:rsidR="00006200" w:rsidRPr="004D467D" w14:paraId="0B7D7C9F" w14:textId="77777777" w:rsidTr="007020BB">
        <w:tc>
          <w:tcPr>
            <w:tcW w:w="3083" w:type="dxa"/>
          </w:tcPr>
          <w:p w14:paraId="3683D6B6" w14:textId="77777777" w:rsidR="00006200" w:rsidRPr="004D467D" w:rsidRDefault="00006200" w:rsidP="007020BB">
            <w:pPr>
              <w:pStyle w:val="ACLTextFirstLine"/>
              <w:ind w:firstLine="0"/>
              <w:rPr>
                <w:lang w:val="de-DE" w:eastAsia="ja-JP"/>
              </w:rPr>
            </w:pPr>
            <w:r w:rsidRPr="004D467D">
              <w:rPr>
                <w:lang w:val="de-DE"/>
              </w:rPr>
              <w:t>EINFACH</w:t>
            </w:r>
          </w:p>
        </w:tc>
        <w:tc>
          <w:tcPr>
            <w:tcW w:w="875" w:type="dxa"/>
          </w:tcPr>
          <w:p w14:paraId="7AD0DF60" w14:textId="77777777" w:rsidR="00006200" w:rsidRPr="004D467D" w:rsidRDefault="00006200" w:rsidP="007020BB">
            <w:pPr>
              <w:pStyle w:val="ACLTextFirstLine"/>
              <w:ind w:firstLine="0"/>
              <w:rPr>
                <w:lang w:val="de-DE"/>
              </w:rPr>
            </w:pPr>
          </w:p>
        </w:tc>
        <w:tc>
          <w:tcPr>
            <w:tcW w:w="850" w:type="dxa"/>
          </w:tcPr>
          <w:p w14:paraId="3A166F38" w14:textId="77777777" w:rsidR="00006200" w:rsidRPr="004D467D" w:rsidRDefault="00006200" w:rsidP="007020BB">
            <w:pPr>
              <w:pStyle w:val="ACLTextFirstLine"/>
              <w:ind w:firstLine="0"/>
              <w:rPr>
                <w:lang w:val="de-DE"/>
              </w:rPr>
            </w:pPr>
          </w:p>
        </w:tc>
        <w:tc>
          <w:tcPr>
            <w:tcW w:w="866" w:type="dxa"/>
          </w:tcPr>
          <w:p w14:paraId="09B58F3D" w14:textId="77777777" w:rsidR="00006200" w:rsidRPr="004D467D" w:rsidRDefault="00006200" w:rsidP="007020BB">
            <w:pPr>
              <w:pStyle w:val="ACLTextFirstLine"/>
              <w:ind w:firstLine="0"/>
              <w:rPr>
                <w:lang w:val="de-DE"/>
              </w:rPr>
            </w:pPr>
          </w:p>
        </w:tc>
        <w:tc>
          <w:tcPr>
            <w:tcW w:w="850" w:type="dxa"/>
          </w:tcPr>
          <w:p w14:paraId="1544CD1D" w14:textId="77777777" w:rsidR="00006200" w:rsidRPr="004D467D" w:rsidRDefault="00006200" w:rsidP="007020BB">
            <w:pPr>
              <w:pStyle w:val="ACLTextFirstLine"/>
              <w:ind w:firstLine="0"/>
              <w:rPr>
                <w:lang w:val="de-DE"/>
              </w:rPr>
            </w:pPr>
          </w:p>
        </w:tc>
      </w:tr>
      <w:tr w:rsidR="00006200" w:rsidRPr="004D467D" w14:paraId="6CA5441C" w14:textId="77777777" w:rsidTr="007020BB">
        <w:tc>
          <w:tcPr>
            <w:tcW w:w="3083" w:type="dxa"/>
          </w:tcPr>
          <w:p w14:paraId="6822A43E" w14:textId="77777777" w:rsidR="00006200" w:rsidRPr="004D467D" w:rsidRDefault="00006200" w:rsidP="007020BB">
            <w:pPr>
              <w:pStyle w:val="ACLTextFirstLine"/>
              <w:ind w:firstLine="0"/>
              <w:rPr>
                <w:lang w:val="de-DE"/>
              </w:rPr>
            </w:pPr>
            <w:r w:rsidRPr="004D467D">
              <w:rPr>
                <w:lang w:val="de-DE"/>
              </w:rPr>
              <w:t>EINFACH_NICHT</w:t>
            </w:r>
          </w:p>
        </w:tc>
        <w:tc>
          <w:tcPr>
            <w:tcW w:w="875" w:type="dxa"/>
          </w:tcPr>
          <w:p w14:paraId="1403DF7A" w14:textId="77777777" w:rsidR="00006200" w:rsidRPr="004D467D" w:rsidRDefault="00006200" w:rsidP="007020BB">
            <w:pPr>
              <w:pStyle w:val="ACLTextFirstLine"/>
              <w:ind w:firstLine="0"/>
              <w:rPr>
                <w:lang w:val="de-DE"/>
              </w:rPr>
            </w:pPr>
          </w:p>
        </w:tc>
        <w:tc>
          <w:tcPr>
            <w:tcW w:w="850" w:type="dxa"/>
          </w:tcPr>
          <w:p w14:paraId="73A115F2" w14:textId="77777777" w:rsidR="00006200" w:rsidRPr="004D467D" w:rsidRDefault="00006200" w:rsidP="007020BB">
            <w:pPr>
              <w:pStyle w:val="ACLTextFirstLine"/>
              <w:ind w:firstLine="0"/>
              <w:rPr>
                <w:lang w:val="de-DE"/>
              </w:rPr>
            </w:pPr>
          </w:p>
        </w:tc>
        <w:tc>
          <w:tcPr>
            <w:tcW w:w="866" w:type="dxa"/>
          </w:tcPr>
          <w:p w14:paraId="05D3E1D3" w14:textId="77777777" w:rsidR="00006200" w:rsidRPr="004D467D" w:rsidRDefault="00006200" w:rsidP="007020BB">
            <w:pPr>
              <w:pStyle w:val="ACLTextFirstLine"/>
              <w:ind w:firstLine="0"/>
              <w:rPr>
                <w:lang w:val="de-DE"/>
              </w:rPr>
            </w:pPr>
          </w:p>
        </w:tc>
        <w:tc>
          <w:tcPr>
            <w:tcW w:w="850" w:type="dxa"/>
          </w:tcPr>
          <w:p w14:paraId="2C8B0756" w14:textId="77777777" w:rsidR="00006200" w:rsidRPr="004D467D" w:rsidRDefault="00006200" w:rsidP="007020BB">
            <w:pPr>
              <w:pStyle w:val="ACLTextFirstLine"/>
              <w:ind w:firstLine="0"/>
              <w:rPr>
                <w:lang w:val="de-DE"/>
              </w:rPr>
            </w:pPr>
          </w:p>
        </w:tc>
      </w:tr>
      <w:tr w:rsidR="00006200" w:rsidRPr="004D467D" w14:paraId="4CC6317B" w14:textId="77777777" w:rsidTr="007020BB">
        <w:tc>
          <w:tcPr>
            <w:tcW w:w="3083" w:type="dxa"/>
          </w:tcPr>
          <w:p w14:paraId="1B32C628" w14:textId="77777777" w:rsidR="00006200" w:rsidRPr="004D467D" w:rsidRDefault="00006200" w:rsidP="007020BB">
            <w:pPr>
              <w:pStyle w:val="ACLTextFirstLine"/>
              <w:ind w:firstLine="0"/>
              <w:rPr>
                <w:lang w:val="de-DE"/>
              </w:rPr>
            </w:pPr>
            <w:r w:rsidRPr="004D467D">
              <w:rPr>
                <w:lang w:val="de-DE"/>
              </w:rPr>
              <w:t>ART</w:t>
            </w:r>
          </w:p>
        </w:tc>
        <w:tc>
          <w:tcPr>
            <w:tcW w:w="875" w:type="dxa"/>
          </w:tcPr>
          <w:p w14:paraId="05E8BA3C" w14:textId="77777777" w:rsidR="00006200" w:rsidRPr="004D467D" w:rsidRDefault="00006200" w:rsidP="007020BB">
            <w:pPr>
              <w:pStyle w:val="ACLTextFirstLine"/>
              <w:ind w:firstLine="0"/>
              <w:rPr>
                <w:lang w:val="de-DE"/>
              </w:rPr>
            </w:pPr>
          </w:p>
        </w:tc>
        <w:tc>
          <w:tcPr>
            <w:tcW w:w="850" w:type="dxa"/>
          </w:tcPr>
          <w:p w14:paraId="4C3D5122" w14:textId="77777777" w:rsidR="00006200" w:rsidRPr="004D467D" w:rsidRDefault="00006200" w:rsidP="007020BB">
            <w:pPr>
              <w:pStyle w:val="ACLTextFirstLine"/>
              <w:ind w:firstLine="0"/>
              <w:rPr>
                <w:lang w:val="de-DE"/>
              </w:rPr>
            </w:pPr>
          </w:p>
        </w:tc>
        <w:tc>
          <w:tcPr>
            <w:tcW w:w="866" w:type="dxa"/>
          </w:tcPr>
          <w:p w14:paraId="675E6E2D" w14:textId="77777777" w:rsidR="00006200" w:rsidRPr="004D467D" w:rsidRDefault="00006200" w:rsidP="007020BB">
            <w:pPr>
              <w:pStyle w:val="ACLTextFirstLine"/>
              <w:ind w:firstLine="0"/>
              <w:rPr>
                <w:lang w:val="de-DE"/>
              </w:rPr>
            </w:pPr>
          </w:p>
        </w:tc>
        <w:tc>
          <w:tcPr>
            <w:tcW w:w="850" w:type="dxa"/>
          </w:tcPr>
          <w:p w14:paraId="2CB5929C" w14:textId="77777777" w:rsidR="00006200" w:rsidRPr="004D467D" w:rsidRDefault="00006200" w:rsidP="007020BB">
            <w:pPr>
              <w:pStyle w:val="ACLTextFirstLine"/>
              <w:ind w:firstLine="0"/>
              <w:rPr>
                <w:lang w:val="de-DE"/>
              </w:rPr>
            </w:pPr>
          </w:p>
        </w:tc>
      </w:tr>
      <w:tr w:rsidR="00006200" w:rsidRPr="004D467D" w14:paraId="205281CF" w14:textId="77777777" w:rsidTr="007020BB">
        <w:tc>
          <w:tcPr>
            <w:tcW w:w="3083" w:type="dxa"/>
          </w:tcPr>
          <w:p w14:paraId="6A65081C" w14:textId="77777777" w:rsidR="00006200" w:rsidRPr="004D467D" w:rsidRDefault="00006200" w:rsidP="007020BB">
            <w:pPr>
              <w:pStyle w:val="ACLTextFirstLine"/>
              <w:ind w:firstLine="0"/>
              <w:rPr>
                <w:lang w:val="de-DE"/>
              </w:rPr>
            </w:pPr>
            <w:r w:rsidRPr="004D467D">
              <w:rPr>
                <w:lang w:val="de-DE"/>
              </w:rPr>
              <w:t>ART_NICHT</w:t>
            </w:r>
          </w:p>
        </w:tc>
        <w:tc>
          <w:tcPr>
            <w:tcW w:w="875" w:type="dxa"/>
          </w:tcPr>
          <w:p w14:paraId="40F4FE80" w14:textId="77777777" w:rsidR="00006200" w:rsidRPr="004D467D" w:rsidRDefault="00006200" w:rsidP="007020BB">
            <w:pPr>
              <w:pStyle w:val="ACLTextFirstLine"/>
              <w:ind w:firstLine="0"/>
              <w:rPr>
                <w:lang w:val="de-DE"/>
              </w:rPr>
            </w:pPr>
          </w:p>
        </w:tc>
        <w:tc>
          <w:tcPr>
            <w:tcW w:w="850" w:type="dxa"/>
          </w:tcPr>
          <w:p w14:paraId="11D456A9" w14:textId="77777777" w:rsidR="00006200" w:rsidRPr="004D467D" w:rsidRDefault="00006200" w:rsidP="007020BB">
            <w:pPr>
              <w:pStyle w:val="ACLTextFirstLine"/>
              <w:ind w:firstLine="0"/>
              <w:rPr>
                <w:lang w:val="de-DE"/>
              </w:rPr>
            </w:pPr>
          </w:p>
        </w:tc>
        <w:tc>
          <w:tcPr>
            <w:tcW w:w="866" w:type="dxa"/>
          </w:tcPr>
          <w:p w14:paraId="1A0D42ED" w14:textId="77777777" w:rsidR="00006200" w:rsidRPr="004D467D" w:rsidRDefault="00006200" w:rsidP="007020BB">
            <w:pPr>
              <w:pStyle w:val="ACLTextFirstLine"/>
              <w:ind w:firstLine="0"/>
              <w:rPr>
                <w:lang w:val="de-DE"/>
              </w:rPr>
            </w:pPr>
          </w:p>
        </w:tc>
        <w:tc>
          <w:tcPr>
            <w:tcW w:w="850" w:type="dxa"/>
          </w:tcPr>
          <w:p w14:paraId="09CD340D" w14:textId="77777777" w:rsidR="00006200" w:rsidRPr="004D467D" w:rsidRDefault="00006200" w:rsidP="007020BB">
            <w:pPr>
              <w:pStyle w:val="ACLTextFirstLine"/>
              <w:ind w:firstLine="0"/>
              <w:rPr>
                <w:lang w:val="de-DE"/>
              </w:rPr>
            </w:pPr>
          </w:p>
        </w:tc>
      </w:tr>
      <w:tr w:rsidR="00006200" w:rsidRPr="004D467D" w14:paraId="7F095E4C" w14:textId="77777777" w:rsidTr="007020BB">
        <w:tc>
          <w:tcPr>
            <w:tcW w:w="3083" w:type="dxa"/>
          </w:tcPr>
          <w:p w14:paraId="184AA6B0" w14:textId="77777777" w:rsidR="00006200" w:rsidRPr="004D467D" w:rsidRDefault="00006200" w:rsidP="007020BB">
            <w:pPr>
              <w:pStyle w:val="ACLTextFirstLine"/>
              <w:ind w:firstLine="0"/>
              <w:rPr>
                <w:lang w:val="de-DE"/>
              </w:rPr>
            </w:pPr>
            <w:r w:rsidRPr="004D467D">
              <w:rPr>
                <w:lang w:val="de-DE"/>
              </w:rPr>
              <w:t>PREP</w:t>
            </w:r>
          </w:p>
        </w:tc>
        <w:tc>
          <w:tcPr>
            <w:tcW w:w="875" w:type="dxa"/>
          </w:tcPr>
          <w:p w14:paraId="02E9622B" w14:textId="77777777" w:rsidR="00006200" w:rsidRPr="004D467D" w:rsidRDefault="00006200" w:rsidP="007020BB">
            <w:pPr>
              <w:pStyle w:val="ACLTextFirstLine"/>
              <w:ind w:firstLine="0"/>
              <w:rPr>
                <w:lang w:val="de-DE"/>
              </w:rPr>
            </w:pPr>
          </w:p>
        </w:tc>
        <w:tc>
          <w:tcPr>
            <w:tcW w:w="850" w:type="dxa"/>
          </w:tcPr>
          <w:p w14:paraId="4E67AFE3" w14:textId="77777777" w:rsidR="00006200" w:rsidRPr="004D467D" w:rsidRDefault="00006200" w:rsidP="007020BB">
            <w:pPr>
              <w:pStyle w:val="ACLTextFirstLine"/>
              <w:ind w:firstLine="0"/>
              <w:rPr>
                <w:lang w:val="de-DE"/>
              </w:rPr>
            </w:pPr>
          </w:p>
        </w:tc>
        <w:tc>
          <w:tcPr>
            <w:tcW w:w="866" w:type="dxa"/>
          </w:tcPr>
          <w:p w14:paraId="7AD36E02" w14:textId="77777777" w:rsidR="00006200" w:rsidRPr="004D467D" w:rsidRDefault="00006200" w:rsidP="007020BB">
            <w:pPr>
              <w:pStyle w:val="ACLTextFirstLine"/>
              <w:ind w:firstLine="0"/>
              <w:rPr>
                <w:lang w:val="de-DE"/>
              </w:rPr>
            </w:pPr>
          </w:p>
        </w:tc>
        <w:tc>
          <w:tcPr>
            <w:tcW w:w="850" w:type="dxa"/>
          </w:tcPr>
          <w:p w14:paraId="1C302BB4" w14:textId="77777777" w:rsidR="00006200" w:rsidRPr="004D467D" w:rsidRDefault="00006200" w:rsidP="007020BB">
            <w:pPr>
              <w:pStyle w:val="ACLTextFirstLine"/>
              <w:ind w:firstLine="0"/>
              <w:rPr>
                <w:lang w:val="de-DE"/>
              </w:rPr>
            </w:pPr>
          </w:p>
        </w:tc>
      </w:tr>
      <w:tr w:rsidR="00006200" w:rsidRPr="004D467D" w14:paraId="39A676EC" w14:textId="77777777" w:rsidTr="007020BB">
        <w:tc>
          <w:tcPr>
            <w:tcW w:w="3083" w:type="dxa"/>
          </w:tcPr>
          <w:p w14:paraId="25737582" w14:textId="77777777" w:rsidR="00006200" w:rsidRPr="004D467D" w:rsidRDefault="00006200" w:rsidP="007020BB">
            <w:pPr>
              <w:pStyle w:val="ACLTextFirstLine"/>
              <w:ind w:firstLine="0"/>
              <w:rPr>
                <w:lang w:val="de-DE"/>
              </w:rPr>
            </w:pPr>
            <w:r w:rsidRPr="004D467D">
              <w:rPr>
                <w:lang w:val="de-DE"/>
              </w:rPr>
              <w:t>PREP_NICHT</w:t>
            </w:r>
          </w:p>
        </w:tc>
        <w:tc>
          <w:tcPr>
            <w:tcW w:w="875" w:type="dxa"/>
          </w:tcPr>
          <w:p w14:paraId="596FC548" w14:textId="77777777" w:rsidR="00006200" w:rsidRPr="004D467D" w:rsidRDefault="00006200" w:rsidP="007020BB">
            <w:pPr>
              <w:pStyle w:val="ACLTextFirstLine"/>
              <w:ind w:firstLine="0"/>
              <w:rPr>
                <w:lang w:val="de-DE"/>
              </w:rPr>
            </w:pPr>
          </w:p>
        </w:tc>
        <w:tc>
          <w:tcPr>
            <w:tcW w:w="850" w:type="dxa"/>
          </w:tcPr>
          <w:p w14:paraId="2FF038D1" w14:textId="77777777" w:rsidR="00006200" w:rsidRPr="004D467D" w:rsidRDefault="00006200" w:rsidP="007020BB">
            <w:pPr>
              <w:pStyle w:val="ACLTextFirstLine"/>
              <w:ind w:firstLine="0"/>
              <w:rPr>
                <w:lang w:val="de-DE"/>
              </w:rPr>
            </w:pPr>
          </w:p>
        </w:tc>
        <w:tc>
          <w:tcPr>
            <w:tcW w:w="866" w:type="dxa"/>
          </w:tcPr>
          <w:p w14:paraId="2DC085B7" w14:textId="77777777" w:rsidR="00006200" w:rsidRPr="004D467D" w:rsidRDefault="00006200" w:rsidP="007020BB">
            <w:pPr>
              <w:pStyle w:val="ACLTextFirstLine"/>
              <w:ind w:firstLine="0"/>
              <w:rPr>
                <w:lang w:val="de-DE"/>
              </w:rPr>
            </w:pPr>
          </w:p>
        </w:tc>
        <w:tc>
          <w:tcPr>
            <w:tcW w:w="850" w:type="dxa"/>
          </w:tcPr>
          <w:p w14:paraId="4DD68483" w14:textId="77777777" w:rsidR="00006200" w:rsidRPr="004D467D" w:rsidRDefault="00006200" w:rsidP="007020BB">
            <w:pPr>
              <w:pStyle w:val="ACLTextFirstLine"/>
              <w:ind w:firstLine="0"/>
              <w:rPr>
                <w:lang w:val="de-DE"/>
              </w:rPr>
            </w:pPr>
          </w:p>
        </w:tc>
      </w:tr>
      <w:tr w:rsidR="00006200" w:rsidRPr="004D467D" w14:paraId="27DE596F" w14:textId="77777777" w:rsidTr="007020BB">
        <w:tc>
          <w:tcPr>
            <w:tcW w:w="3083" w:type="dxa"/>
          </w:tcPr>
          <w:p w14:paraId="422D13B3" w14:textId="77777777" w:rsidR="00006200" w:rsidRPr="004D467D" w:rsidRDefault="00006200" w:rsidP="007020BB">
            <w:pPr>
              <w:pStyle w:val="ACLTextFirstLine"/>
              <w:ind w:firstLine="0"/>
              <w:rPr>
                <w:lang w:val="de-DE"/>
              </w:rPr>
            </w:pPr>
            <w:r w:rsidRPr="004D467D">
              <w:rPr>
                <w:lang w:val="de-DE"/>
              </w:rPr>
              <w:t>RECHTSCHREIBUNG</w:t>
            </w:r>
          </w:p>
        </w:tc>
        <w:tc>
          <w:tcPr>
            <w:tcW w:w="875" w:type="dxa"/>
          </w:tcPr>
          <w:p w14:paraId="56599D4E" w14:textId="77777777" w:rsidR="00006200" w:rsidRPr="004D467D" w:rsidRDefault="00006200" w:rsidP="007020BB">
            <w:pPr>
              <w:pStyle w:val="ACLTextFirstLine"/>
              <w:ind w:firstLine="0"/>
              <w:rPr>
                <w:lang w:val="de-DE"/>
              </w:rPr>
            </w:pPr>
          </w:p>
        </w:tc>
        <w:tc>
          <w:tcPr>
            <w:tcW w:w="850" w:type="dxa"/>
          </w:tcPr>
          <w:p w14:paraId="46F4AD06" w14:textId="77777777" w:rsidR="00006200" w:rsidRPr="004D467D" w:rsidRDefault="00006200" w:rsidP="007020BB">
            <w:pPr>
              <w:pStyle w:val="ACLTextFirstLine"/>
              <w:ind w:firstLine="0"/>
              <w:rPr>
                <w:lang w:val="de-DE"/>
              </w:rPr>
            </w:pPr>
          </w:p>
        </w:tc>
        <w:tc>
          <w:tcPr>
            <w:tcW w:w="866" w:type="dxa"/>
          </w:tcPr>
          <w:p w14:paraId="339EAA67" w14:textId="77777777" w:rsidR="00006200" w:rsidRPr="004D467D" w:rsidRDefault="00006200" w:rsidP="007020BB">
            <w:pPr>
              <w:pStyle w:val="ACLTextFirstLine"/>
              <w:ind w:firstLine="0"/>
              <w:rPr>
                <w:lang w:val="de-DE"/>
              </w:rPr>
            </w:pPr>
          </w:p>
        </w:tc>
        <w:tc>
          <w:tcPr>
            <w:tcW w:w="850" w:type="dxa"/>
          </w:tcPr>
          <w:p w14:paraId="68FC087C" w14:textId="77777777" w:rsidR="00006200" w:rsidRPr="004D467D" w:rsidRDefault="00006200" w:rsidP="007020BB">
            <w:pPr>
              <w:pStyle w:val="ACLTextFirstLine"/>
              <w:ind w:firstLine="0"/>
              <w:rPr>
                <w:lang w:val="de-DE"/>
              </w:rPr>
            </w:pPr>
          </w:p>
        </w:tc>
      </w:tr>
      <w:tr w:rsidR="00006200" w:rsidRPr="004D467D" w14:paraId="17D290AC" w14:textId="77777777" w:rsidTr="007020BB">
        <w:tc>
          <w:tcPr>
            <w:tcW w:w="3083" w:type="dxa"/>
          </w:tcPr>
          <w:p w14:paraId="1819CFBE" w14:textId="77777777" w:rsidR="00006200" w:rsidRPr="004D467D" w:rsidRDefault="00006200" w:rsidP="007020BB">
            <w:pPr>
              <w:pStyle w:val="ACLTextFirstLine"/>
              <w:ind w:firstLine="0"/>
              <w:rPr>
                <w:lang w:val="de-DE"/>
              </w:rPr>
            </w:pPr>
            <w:r w:rsidRPr="004D467D">
              <w:rPr>
                <w:lang w:val="de-DE"/>
              </w:rPr>
              <w:t>RECHTSCHREIBUNG_NICHT</w:t>
            </w:r>
          </w:p>
        </w:tc>
        <w:tc>
          <w:tcPr>
            <w:tcW w:w="875" w:type="dxa"/>
          </w:tcPr>
          <w:p w14:paraId="31436C63" w14:textId="77777777" w:rsidR="00006200" w:rsidRPr="004D467D" w:rsidRDefault="00006200" w:rsidP="007020BB">
            <w:pPr>
              <w:pStyle w:val="ACLTextFirstLine"/>
              <w:ind w:firstLine="0"/>
              <w:rPr>
                <w:lang w:val="de-DE"/>
              </w:rPr>
            </w:pPr>
          </w:p>
        </w:tc>
        <w:tc>
          <w:tcPr>
            <w:tcW w:w="850" w:type="dxa"/>
          </w:tcPr>
          <w:p w14:paraId="02A1ECEF" w14:textId="77777777" w:rsidR="00006200" w:rsidRPr="004D467D" w:rsidRDefault="00006200" w:rsidP="007020BB">
            <w:pPr>
              <w:pStyle w:val="ACLTextFirstLine"/>
              <w:ind w:firstLine="0"/>
              <w:rPr>
                <w:lang w:val="de-DE"/>
              </w:rPr>
            </w:pPr>
          </w:p>
        </w:tc>
        <w:tc>
          <w:tcPr>
            <w:tcW w:w="866" w:type="dxa"/>
          </w:tcPr>
          <w:p w14:paraId="190B2D92" w14:textId="77777777" w:rsidR="00006200" w:rsidRPr="004D467D" w:rsidRDefault="00006200" w:rsidP="007020BB">
            <w:pPr>
              <w:pStyle w:val="ACLTextFirstLine"/>
              <w:ind w:firstLine="0"/>
              <w:rPr>
                <w:lang w:val="de-DE"/>
              </w:rPr>
            </w:pPr>
          </w:p>
        </w:tc>
        <w:tc>
          <w:tcPr>
            <w:tcW w:w="850" w:type="dxa"/>
          </w:tcPr>
          <w:p w14:paraId="5CDFFBFA" w14:textId="77777777" w:rsidR="00006200" w:rsidRPr="004D467D" w:rsidRDefault="00006200" w:rsidP="007020BB">
            <w:pPr>
              <w:pStyle w:val="ACLTextFirstLine"/>
              <w:ind w:firstLine="0"/>
              <w:rPr>
                <w:lang w:val="de-DE"/>
              </w:rPr>
            </w:pPr>
          </w:p>
        </w:tc>
      </w:tr>
      <w:tr w:rsidR="00006200" w:rsidRPr="004D467D" w14:paraId="294E32D0" w14:textId="77777777" w:rsidTr="007020BB">
        <w:tc>
          <w:tcPr>
            <w:tcW w:w="3083" w:type="dxa"/>
          </w:tcPr>
          <w:p w14:paraId="0404CAB7" w14:textId="77777777" w:rsidR="00006200" w:rsidRPr="004D467D" w:rsidRDefault="00006200" w:rsidP="007020BB">
            <w:pPr>
              <w:pStyle w:val="ACLTextFirstLine"/>
              <w:ind w:firstLine="0"/>
              <w:rPr>
                <w:lang w:val="de-DE"/>
              </w:rPr>
            </w:pPr>
            <w:r w:rsidRPr="004D467D">
              <w:rPr>
                <w:lang w:val="de-DE"/>
              </w:rPr>
              <w:t>EIGENNAMEN</w:t>
            </w:r>
          </w:p>
        </w:tc>
        <w:tc>
          <w:tcPr>
            <w:tcW w:w="875" w:type="dxa"/>
          </w:tcPr>
          <w:p w14:paraId="46E172BF" w14:textId="77777777" w:rsidR="00006200" w:rsidRPr="004D467D" w:rsidRDefault="00006200" w:rsidP="007020BB">
            <w:pPr>
              <w:pStyle w:val="ACLTextFirstLine"/>
              <w:ind w:firstLine="0"/>
              <w:rPr>
                <w:lang w:val="de-DE"/>
              </w:rPr>
            </w:pPr>
          </w:p>
        </w:tc>
        <w:tc>
          <w:tcPr>
            <w:tcW w:w="850" w:type="dxa"/>
          </w:tcPr>
          <w:p w14:paraId="51FBDFEE" w14:textId="77777777" w:rsidR="00006200" w:rsidRPr="004D467D" w:rsidRDefault="00006200" w:rsidP="007020BB">
            <w:pPr>
              <w:pStyle w:val="ACLTextFirstLine"/>
              <w:ind w:firstLine="0"/>
              <w:rPr>
                <w:lang w:val="de-DE"/>
              </w:rPr>
            </w:pPr>
          </w:p>
        </w:tc>
        <w:tc>
          <w:tcPr>
            <w:tcW w:w="866" w:type="dxa"/>
          </w:tcPr>
          <w:p w14:paraId="46CA7F6F" w14:textId="77777777" w:rsidR="00006200" w:rsidRPr="004D467D" w:rsidRDefault="00006200" w:rsidP="007020BB">
            <w:pPr>
              <w:pStyle w:val="ACLTextFirstLine"/>
              <w:ind w:firstLine="0"/>
              <w:rPr>
                <w:lang w:val="de-DE"/>
              </w:rPr>
            </w:pPr>
          </w:p>
        </w:tc>
        <w:tc>
          <w:tcPr>
            <w:tcW w:w="850" w:type="dxa"/>
          </w:tcPr>
          <w:p w14:paraId="61879439" w14:textId="77777777" w:rsidR="00006200" w:rsidRPr="004D467D" w:rsidRDefault="00006200" w:rsidP="007020BB">
            <w:pPr>
              <w:pStyle w:val="ACLTextFirstLine"/>
              <w:ind w:firstLine="0"/>
              <w:rPr>
                <w:lang w:val="de-DE"/>
              </w:rPr>
            </w:pPr>
          </w:p>
        </w:tc>
      </w:tr>
      <w:tr w:rsidR="00006200" w:rsidRPr="004D467D" w14:paraId="2286DCD7" w14:textId="77777777" w:rsidTr="007020BB">
        <w:tc>
          <w:tcPr>
            <w:tcW w:w="3083" w:type="dxa"/>
          </w:tcPr>
          <w:p w14:paraId="380022D0" w14:textId="77777777" w:rsidR="00006200" w:rsidRPr="004D467D" w:rsidRDefault="00006200" w:rsidP="007020BB">
            <w:pPr>
              <w:pStyle w:val="ACLTextFirstLine"/>
              <w:ind w:firstLine="0"/>
              <w:rPr>
                <w:lang w:val="de-DE"/>
              </w:rPr>
            </w:pPr>
            <w:r w:rsidRPr="004D467D">
              <w:rPr>
                <w:lang w:val="de-DE"/>
              </w:rPr>
              <w:t>EIGENNAMEN_NICHT</w:t>
            </w:r>
          </w:p>
        </w:tc>
        <w:tc>
          <w:tcPr>
            <w:tcW w:w="875" w:type="dxa"/>
          </w:tcPr>
          <w:p w14:paraId="784469D0" w14:textId="77777777" w:rsidR="00006200" w:rsidRPr="004D467D" w:rsidRDefault="00006200" w:rsidP="007020BB">
            <w:pPr>
              <w:pStyle w:val="ACLTextFirstLine"/>
              <w:ind w:firstLine="0"/>
              <w:rPr>
                <w:lang w:val="de-DE"/>
              </w:rPr>
            </w:pPr>
          </w:p>
        </w:tc>
        <w:tc>
          <w:tcPr>
            <w:tcW w:w="850" w:type="dxa"/>
          </w:tcPr>
          <w:p w14:paraId="739C521C" w14:textId="77777777" w:rsidR="00006200" w:rsidRPr="004D467D" w:rsidRDefault="00006200" w:rsidP="007020BB">
            <w:pPr>
              <w:pStyle w:val="ACLTextFirstLine"/>
              <w:ind w:firstLine="0"/>
              <w:rPr>
                <w:lang w:val="de-DE"/>
              </w:rPr>
            </w:pPr>
          </w:p>
        </w:tc>
        <w:tc>
          <w:tcPr>
            <w:tcW w:w="866" w:type="dxa"/>
          </w:tcPr>
          <w:p w14:paraId="4F06FE9F" w14:textId="77777777" w:rsidR="00006200" w:rsidRPr="004D467D" w:rsidRDefault="00006200" w:rsidP="007020BB">
            <w:pPr>
              <w:pStyle w:val="ACLTextFirstLine"/>
              <w:ind w:firstLine="0"/>
              <w:rPr>
                <w:lang w:val="de-DE"/>
              </w:rPr>
            </w:pPr>
          </w:p>
        </w:tc>
        <w:tc>
          <w:tcPr>
            <w:tcW w:w="850" w:type="dxa"/>
          </w:tcPr>
          <w:p w14:paraId="5A62FCBE" w14:textId="77777777" w:rsidR="00006200" w:rsidRPr="004D467D" w:rsidRDefault="00006200" w:rsidP="007020BB">
            <w:pPr>
              <w:pStyle w:val="ACLTextFirstLine"/>
              <w:ind w:firstLine="0"/>
              <w:rPr>
                <w:lang w:val="de-DE"/>
              </w:rPr>
            </w:pPr>
          </w:p>
        </w:tc>
      </w:tr>
      <w:tr w:rsidR="00006200" w:rsidRPr="004D467D" w14:paraId="77F9818B" w14:textId="77777777" w:rsidTr="007020BB">
        <w:tc>
          <w:tcPr>
            <w:tcW w:w="3083" w:type="dxa"/>
          </w:tcPr>
          <w:p w14:paraId="2AD2F973" w14:textId="77777777" w:rsidR="00006200" w:rsidRPr="004D467D" w:rsidRDefault="00006200" w:rsidP="007020BB">
            <w:pPr>
              <w:pStyle w:val="ACLTextFirstLine"/>
              <w:ind w:firstLine="0"/>
              <w:rPr>
                <w:lang w:val="de-DE"/>
              </w:rPr>
            </w:pPr>
            <w:r w:rsidRPr="004D467D">
              <w:rPr>
                <w:lang w:val="de-DE"/>
              </w:rPr>
              <w:t>REDEWENDUNGEN</w:t>
            </w:r>
          </w:p>
        </w:tc>
        <w:tc>
          <w:tcPr>
            <w:tcW w:w="875" w:type="dxa"/>
          </w:tcPr>
          <w:p w14:paraId="7AB88658" w14:textId="77777777" w:rsidR="00006200" w:rsidRPr="004D467D" w:rsidRDefault="00006200" w:rsidP="007020BB">
            <w:pPr>
              <w:pStyle w:val="ACLTextFirstLine"/>
              <w:ind w:firstLine="0"/>
              <w:rPr>
                <w:lang w:val="de-DE"/>
              </w:rPr>
            </w:pPr>
          </w:p>
        </w:tc>
        <w:tc>
          <w:tcPr>
            <w:tcW w:w="850" w:type="dxa"/>
          </w:tcPr>
          <w:p w14:paraId="1406C872" w14:textId="77777777" w:rsidR="00006200" w:rsidRPr="004D467D" w:rsidRDefault="00006200" w:rsidP="007020BB">
            <w:pPr>
              <w:pStyle w:val="ACLTextFirstLine"/>
              <w:ind w:firstLine="0"/>
              <w:rPr>
                <w:lang w:val="de-DE"/>
              </w:rPr>
            </w:pPr>
          </w:p>
        </w:tc>
        <w:tc>
          <w:tcPr>
            <w:tcW w:w="866" w:type="dxa"/>
          </w:tcPr>
          <w:p w14:paraId="6344753C" w14:textId="77777777" w:rsidR="00006200" w:rsidRPr="004D467D" w:rsidRDefault="00006200" w:rsidP="007020BB">
            <w:pPr>
              <w:pStyle w:val="ACLTextFirstLine"/>
              <w:ind w:firstLine="0"/>
              <w:rPr>
                <w:lang w:val="de-DE"/>
              </w:rPr>
            </w:pPr>
          </w:p>
        </w:tc>
        <w:tc>
          <w:tcPr>
            <w:tcW w:w="850" w:type="dxa"/>
          </w:tcPr>
          <w:p w14:paraId="54526500" w14:textId="77777777" w:rsidR="00006200" w:rsidRPr="004D467D" w:rsidRDefault="00006200" w:rsidP="007020BB">
            <w:pPr>
              <w:pStyle w:val="ACLTextFirstLine"/>
              <w:ind w:firstLine="0"/>
              <w:rPr>
                <w:lang w:val="de-DE"/>
              </w:rPr>
            </w:pPr>
          </w:p>
        </w:tc>
      </w:tr>
      <w:tr w:rsidR="00006200" w:rsidRPr="004D467D" w14:paraId="7BA63416" w14:textId="77777777" w:rsidTr="007020BB">
        <w:tc>
          <w:tcPr>
            <w:tcW w:w="3083" w:type="dxa"/>
          </w:tcPr>
          <w:p w14:paraId="39EBBBD0" w14:textId="77777777" w:rsidR="00006200" w:rsidRPr="004D467D" w:rsidRDefault="00006200" w:rsidP="007020BB">
            <w:pPr>
              <w:pStyle w:val="ACLTextFirstLine"/>
              <w:ind w:firstLine="0"/>
              <w:rPr>
                <w:lang w:val="de-DE"/>
              </w:rPr>
            </w:pPr>
            <w:r w:rsidRPr="004D467D">
              <w:rPr>
                <w:lang w:val="de-DE"/>
              </w:rPr>
              <w:t>REDEWENDUNGEN_NICHT</w:t>
            </w:r>
          </w:p>
        </w:tc>
        <w:tc>
          <w:tcPr>
            <w:tcW w:w="875" w:type="dxa"/>
          </w:tcPr>
          <w:p w14:paraId="2391003E" w14:textId="77777777" w:rsidR="00006200" w:rsidRPr="004D467D" w:rsidRDefault="00006200" w:rsidP="007020BB">
            <w:pPr>
              <w:pStyle w:val="ACLTextFirstLine"/>
              <w:ind w:firstLine="0"/>
              <w:rPr>
                <w:lang w:val="de-DE"/>
              </w:rPr>
            </w:pPr>
          </w:p>
        </w:tc>
        <w:tc>
          <w:tcPr>
            <w:tcW w:w="850" w:type="dxa"/>
          </w:tcPr>
          <w:p w14:paraId="0CC310A9" w14:textId="77777777" w:rsidR="00006200" w:rsidRPr="004D467D" w:rsidRDefault="00006200" w:rsidP="007020BB">
            <w:pPr>
              <w:pStyle w:val="ACLTextFirstLine"/>
              <w:ind w:firstLine="0"/>
              <w:rPr>
                <w:lang w:val="de-DE"/>
              </w:rPr>
            </w:pPr>
          </w:p>
        </w:tc>
        <w:tc>
          <w:tcPr>
            <w:tcW w:w="866" w:type="dxa"/>
          </w:tcPr>
          <w:p w14:paraId="3262D779" w14:textId="77777777" w:rsidR="00006200" w:rsidRPr="004D467D" w:rsidRDefault="00006200" w:rsidP="007020BB">
            <w:pPr>
              <w:pStyle w:val="ACLTextFirstLine"/>
              <w:ind w:firstLine="0"/>
              <w:rPr>
                <w:lang w:val="de-DE"/>
              </w:rPr>
            </w:pPr>
          </w:p>
        </w:tc>
        <w:tc>
          <w:tcPr>
            <w:tcW w:w="850" w:type="dxa"/>
          </w:tcPr>
          <w:p w14:paraId="14F0F9A7" w14:textId="77777777" w:rsidR="00006200" w:rsidRPr="004D467D" w:rsidRDefault="00006200" w:rsidP="007020BB">
            <w:pPr>
              <w:pStyle w:val="ACLTextFirstLine"/>
              <w:ind w:firstLine="0"/>
              <w:rPr>
                <w:lang w:val="de-DE"/>
              </w:rPr>
            </w:pPr>
          </w:p>
        </w:tc>
      </w:tr>
    </w:tbl>
    <w:p w14:paraId="32292794" w14:textId="6EB59681"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tbl>
      <w:tblPr>
        <w:tblStyle w:val="Grilledutableau"/>
        <w:tblW w:w="4816" w:type="dxa"/>
        <w:tblLook w:val="04A0" w:firstRow="1" w:lastRow="0" w:firstColumn="1" w:lastColumn="0" w:noHBand="0" w:noVBand="1"/>
      </w:tblPr>
      <w:tblGrid>
        <w:gridCol w:w="3083"/>
        <w:gridCol w:w="879"/>
        <w:gridCol w:w="854"/>
      </w:tblGrid>
      <w:tr w:rsidR="00006200" w:rsidRPr="004D467D" w14:paraId="7B580615" w14:textId="77777777" w:rsidTr="007020BB">
        <w:tc>
          <w:tcPr>
            <w:tcW w:w="3083" w:type="dxa"/>
          </w:tcPr>
          <w:p w14:paraId="6FE02EB5"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066CBCB6" w14:textId="77777777" w:rsidR="00006200" w:rsidRPr="004D467D" w:rsidRDefault="00006200" w:rsidP="007020BB">
            <w:pPr>
              <w:pStyle w:val="ACLTextFirstLine"/>
              <w:ind w:firstLine="0"/>
              <w:rPr>
                <w:lang w:val="de-DE"/>
              </w:rPr>
            </w:pPr>
            <w:r w:rsidRPr="004D467D">
              <w:rPr>
                <w:lang w:val="de-DE"/>
              </w:rPr>
              <w:t>C1_EN</w:t>
            </w:r>
          </w:p>
        </w:tc>
        <w:tc>
          <w:tcPr>
            <w:tcW w:w="854" w:type="dxa"/>
          </w:tcPr>
          <w:p w14:paraId="14903543" w14:textId="77777777" w:rsidR="00006200" w:rsidRPr="004D467D" w:rsidRDefault="00006200" w:rsidP="007020BB">
            <w:pPr>
              <w:pStyle w:val="ACLTextFirstLine"/>
              <w:ind w:firstLine="0"/>
              <w:rPr>
                <w:lang w:val="de-DE"/>
              </w:rPr>
            </w:pPr>
            <w:r w:rsidRPr="004D467D">
              <w:rPr>
                <w:lang w:val="de-DE"/>
              </w:rPr>
              <w:t>1_FR</w:t>
            </w:r>
          </w:p>
        </w:tc>
      </w:tr>
      <w:tr w:rsidR="00006200" w:rsidRPr="004D467D" w14:paraId="068C52E2" w14:textId="77777777" w:rsidTr="007020BB">
        <w:tc>
          <w:tcPr>
            <w:tcW w:w="3083" w:type="dxa"/>
          </w:tcPr>
          <w:p w14:paraId="7AEE3D0D" w14:textId="77777777" w:rsidR="00006200" w:rsidRPr="004D467D" w:rsidRDefault="00006200" w:rsidP="007020BB">
            <w:pPr>
              <w:pStyle w:val="ACLTextFirstLine"/>
              <w:ind w:firstLine="0"/>
              <w:rPr>
                <w:lang w:val="de-DE" w:eastAsia="ja-JP"/>
              </w:rPr>
            </w:pPr>
            <w:r w:rsidRPr="004D467D">
              <w:rPr>
                <w:lang w:val="de-DE"/>
              </w:rPr>
              <w:t>EINFACH</w:t>
            </w:r>
          </w:p>
        </w:tc>
        <w:tc>
          <w:tcPr>
            <w:tcW w:w="879" w:type="dxa"/>
          </w:tcPr>
          <w:p w14:paraId="20A90B71" w14:textId="77777777" w:rsidR="00006200" w:rsidRPr="004D467D" w:rsidRDefault="00006200" w:rsidP="007020BB">
            <w:pPr>
              <w:pStyle w:val="ACLTextFirstLine"/>
              <w:ind w:firstLine="0"/>
              <w:rPr>
                <w:lang w:val="de-DE"/>
              </w:rPr>
            </w:pPr>
          </w:p>
        </w:tc>
        <w:tc>
          <w:tcPr>
            <w:tcW w:w="854" w:type="dxa"/>
          </w:tcPr>
          <w:p w14:paraId="1028C14D" w14:textId="77777777" w:rsidR="00006200" w:rsidRPr="004D467D" w:rsidRDefault="00006200" w:rsidP="007020BB">
            <w:pPr>
              <w:pStyle w:val="ACLTextFirstLine"/>
              <w:ind w:firstLine="0"/>
              <w:rPr>
                <w:lang w:val="de-DE"/>
              </w:rPr>
            </w:pPr>
          </w:p>
        </w:tc>
      </w:tr>
      <w:tr w:rsidR="00006200" w:rsidRPr="004D467D" w14:paraId="23B97351" w14:textId="77777777" w:rsidTr="007020BB">
        <w:tc>
          <w:tcPr>
            <w:tcW w:w="3083" w:type="dxa"/>
          </w:tcPr>
          <w:p w14:paraId="50546C83" w14:textId="77777777" w:rsidR="00006200" w:rsidRPr="004D467D" w:rsidRDefault="00006200" w:rsidP="007020BB">
            <w:pPr>
              <w:pStyle w:val="ACLTextFirstLine"/>
              <w:ind w:firstLine="0"/>
              <w:rPr>
                <w:lang w:val="de-DE"/>
              </w:rPr>
            </w:pPr>
            <w:r w:rsidRPr="004D467D">
              <w:rPr>
                <w:lang w:val="de-DE"/>
              </w:rPr>
              <w:t>EINFACH_NICHT</w:t>
            </w:r>
          </w:p>
        </w:tc>
        <w:tc>
          <w:tcPr>
            <w:tcW w:w="879" w:type="dxa"/>
          </w:tcPr>
          <w:p w14:paraId="51D3B136" w14:textId="77777777" w:rsidR="00006200" w:rsidRPr="004D467D" w:rsidRDefault="00006200" w:rsidP="007020BB">
            <w:pPr>
              <w:pStyle w:val="ACLTextFirstLine"/>
              <w:ind w:firstLine="0"/>
              <w:rPr>
                <w:lang w:val="de-DE"/>
              </w:rPr>
            </w:pPr>
          </w:p>
        </w:tc>
        <w:tc>
          <w:tcPr>
            <w:tcW w:w="854" w:type="dxa"/>
          </w:tcPr>
          <w:p w14:paraId="4142335E" w14:textId="77777777" w:rsidR="00006200" w:rsidRPr="004D467D" w:rsidRDefault="00006200" w:rsidP="007020BB">
            <w:pPr>
              <w:pStyle w:val="ACLTextFirstLine"/>
              <w:ind w:firstLine="0"/>
              <w:rPr>
                <w:lang w:val="de-DE"/>
              </w:rPr>
            </w:pPr>
          </w:p>
        </w:tc>
      </w:tr>
      <w:tr w:rsidR="00006200" w:rsidRPr="004D467D" w14:paraId="3AF5053E" w14:textId="77777777" w:rsidTr="007020BB">
        <w:tc>
          <w:tcPr>
            <w:tcW w:w="3083" w:type="dxa"/>
          </w:tcPr>
          <w:p w14:paraId="1C89BFEC" w14:textId="77777777" w:rsidR="00006200" w:rsidRPr="004D467D" w:rsidRDefault="00006200" w:rsidP="007020BB">
            <w:pPr>
              <w:pStyle w:val="ACLTextFirstLine"/>
              <w:ind w:firstLine="0"/>
              <w:rPr>
                <w:lang w:val="de-DE"/>
              </w:rPr>
            </w:pPr>
            <w:r w:rsidRPr="004D467D">
              <w:rPr>
                <w:lang w:val="de-DE"/>
              </w:rPr>
              <w:t>ART</w:t>
            </w:r>
          </w:p>
        </w:tc>
        <w:tc>
          <w:tcPr>
            <w:tcW w:w="879" w:type="dxa"/>
          </w:tcPr>
          <w:p w14:paraId="6B947DE0" w14:textId="77777777" w:rsidR="00006200" w:rsidRPr="004D467D" w:rsidRDefault="00006200" w:rsidP="007020BB">
            <w:pPr>
              <w:pStyle w:val="ACLTextFirstLine"/>
              <w:ind w:firstLine="0"/>
              <w:rPr>
                <w:lang w:val="de-DE"/>
              </w:rPr>
            </w:pPr>
          </w:p>
        </w:tc>
        <w:tc>
          <w:tcPr>
            <w:tcW w:w="854" w:type="dxa"/>
          </w:tcPr>
          <w:p w14:paraId="3AADDC9B" w14:textId="77777777" w:rsidR="00006200" w:rsidRPr="004D467D" w:rsidRDefault="00006200" w:rsidP="007020BB">
            <w:pPr>
              <w:pStyle w:val="ACLTextFirstLine"/>
              <w:ind w:firstLine="0"/>
              <w:rPr>
                <w:lang w:val="de-DE"/>
              </w:rPr>
            </w:pPr>
          </w:p>
        </w:tc>
      </w:tr>
      <w:tr w:rsidR="00006200" w:rsidRPr="004D467D" w14:paraId="3FE1ECD0" w14:textId="77777777" w:rsidTr="007020BB">
        <w:tc>
          <w:tcPr>
            <w:tcW w:w="3083" w:type="dxa"/>
          </w:tcPr>
          <w:p w14:paraId="64D6FAAE" w14:textId="77777777" w:rsidR="00006200" w:rsidRPr="004D467D" w:rsidRDefault="00006200" w:rsidP="007020BB">
            <w:pPr>
              <w:pStyle w:val="ACLTextFirstLine"/>
              <w:ind w:firstLine="0"/>
              <w:rPr>
                <w:lang w:val="de-DE"/>
              </w:rPr>
            </w:pPr>
            <w:r w:rsidRPr="004D467D">
              <w:rPr>
                <w:lang w:val="de-DE"/>
              </w:rPr>
              <w:t>ART_NICHT</w:t>
            </w:r>
          </w:p>
        </w:tc>
        <w:tc>
          <w:tcPr>
            <w:tcW w:w="879" w:type="dxa"/>
          </w:tcPr>
          <w:p w14:paraId="265BD947" w14:textId="77777777" w:rsidR="00006200" w:rsidRPr="004D467D" w:rsidRDefault="00006200" w:rsidP="007020BB">
            <w:pPr>
              <w:pStyle w:val="ACLTextFirstLine"/>
              <w:ind w:firstLine="0"/>
              <w:rPr>
                <w:lang w:val="de-DE"/>
              </w:rPr>
            </w:pPr>
          </w:p>
        </w:tc>
        <w:tc>
          <w:tcPr>
            <w:tcW w:w="854" w:type="dxa"/>
          </w:tcPr>
          <w:p w14:paraId="2CAB3A22" w14:textId="77777777" w:rsidR="00006200" w:rsidRPr="004D467D" w:rsidRDefault="00006200" w:rsidP="007020BB">
            <w:pPr>
              <w:pStyle w:val="ACLTextFirstLine"/>
              <w:ind w:firstLine="0"/>
              <w:rPr>
                <w:lang w:val="de-DE"/>
              </w:rPr>
            </w:pPr>
          </w:p>
        </w:tc>
      </w:tr>
      <w:tr w:rsidR="00006200" w:rsidRPr="004D467D" w14:paraId="5A22F693" w14:textId="77777777" w:rsidTr="007020BB">
        <w:tc>
          <w:tcPr>
            <w:tcW w:w="3083" w:type="dxa"/>
          </w:tcPr>
          <w:p w14:paraId="5946C5D2" w14:textId="77777777" w:rsidR="00006200" w:rsidRPr="004D467D" w:rsidRDefault="00006200" w:rsidP="007020BB">
            <w:pPr>
              <w:pStyle w:val="ACLTextFirstLine"/>
              <w:ind w:firstLine="0"/>
              <w:rPr>
                <w:lang w:val="de-DE"/>
              </w:rPr>
            </w:pPr>
            <w:r w:rsidRPr="004D467D">
              <w:rPr>
                <w:lang w:val="de-DE"/>
              </w:rPr>
              <w:t>PREP</w:t>
            </w:r>
          </w:p>
        </w:tc>
        <w:tc>
          <w:tcPr>
            <w:tcW w:w="879" w:type="dxa"/>
          </w:tcPr>
          <w:p w14:paraId="0B1FF677" w14:textId="77777777" w:rsidR="00006200" w:rsidRPr="004D467D" w:rsidRDefault="00006200" w:rsidP="007020BB">
            <w:pPr>
              <w:pStyle w:val="ACLTextFirstLine"/>
              <w:ind w:firstLine="0"/>
              <w:rPr>
                <w:lang w:val="de-DE"/>
              </w:rPr>
            </w:pPr>
          </w:p>
        </w:tc>
        <w:tc>
          <w:tcPr>
            <w:tcW w:w="854" w:type="dxa"/>
          </w:tcPr>
          <w:p w14:paraId="643ED94B" w14:textId="77777777" w:rsidR="00006200" w:rsidRPr="004D467D" w:rsidRDefault="00006200" w:rsidP="007020BB">
            <w:pPr>
              <w:pStyle w:val="ACLTextFirstLine"/>
              <w:ind w:firstLine="0"/>
              <w:rPr>
                <w:lang w:val="de-DE"/>
              </w:rPr>
            </w:pPr>
          </w:p>
        </w:tc>
      </w:tr>
      <w:tr w:rsidR="00006200" w:rsidRPr="004D467D" w14:paraId="0189AE53" w14:textId="77777777" w:rsidTr="007020BB">
        <w:tc>
          <w:tcPr>
            <w:tcW w:w="3083" w:type="dxa"/>
          </w:tcPr>
          <w:p w14:paraId="0A5A4790" w14:textId="77777777" w:rsidR="00006200" w:rsidRPr="004D467D" w:rsidRDefault="00006200" w:rsidP="007020BB">
            <w:pPr>
              <w:pStyle w:val="ACLTextFirstLine"/>
              <w:ind w:firstLine="0"/>
              <w:rPr>
                <w:lang w:val="de-DE"/>
              </w:rPr>
            </w:pPr>
            <w:r w:rsidRPr="004D467D">
              <w:rPr>
                <w:lang w:val="de-DE"/>
              </w:rPr>
              <w:t>PREP_NICHT</w:t>
            </w:r>
          </w:p>
        </w:tc>
        <w:tc>
          <w:tcPr>
            <w:tcW w:w="879" w:type="dxa"/>
          </w:tcPr>
          <w:p w14:paraId="447810D7" w14:textId="77777777" w:rsidR="00006200" w:rsidRPr="004D467D" w:rsidRDefault="00006200" w:rsidP="007020BB">
            <w:pPr>
              <w:pStyle w:val="ACLTextFirstLine"/>
              <w:ind w:firstLine="0"/>
              <w:rPr>
                <w:lang w:val="de-DE"/>
              </w:rPr>
            </w:pPr>
          </w:p>
        </w:tc>
        <w:tc>
          <w:tcPr>
            <w:tcW w:w="854" w:type="dxa"/>
          </w:tcPr>
          <w:p w14:paraId="4D2AE46B" w14:textId="77777777" w:rsidR="00006200" w:rsidRPr="004D467D" w:rsidRDefault="00006200" w:rsidP="007020BB">
            <w:pPr>
              <w:pStyle w:val="ACLTextFirstLine"/>
              <w:ind w:firstLine="0"/>
              <w:rPr>
                <w:lang w:val="de-DE"/>
              </w:rPr>
            </w:pPr>
          </w:p>
        </w:tc>
      </w:tr>
      <w:tr w:rsidR="00006200" w:rsidRPr="004D467D" w14:paraId="2760B625" w14:textId="77777777" w:rsidTr="007020BB">
        <w:tc>
          <w:tcPr>
            <w:tcW w:w="3083" w:type="dxa"/>
          </w:tcPr>
          <w:p w14:paraId="19F14447" w14:textId="77777777" w:rsidR="00006200" w:rsidRPr="004D467D" w:rsidRDefault="00006200" w:rsidP="007020BB">
            <w:pPr>
              <w:pStyle w:val="ACLTextFirstLine"/>
              <w:ind w:firstLine="0"/>
              <w:rPr>
                <w:lang w:val="de-DE"/>
              </w:rPr>
            </w:pPr>
            <w:r w:rsidRPr="004D467D">
              <w:rPr>
                <w:lang w:val="de-DE"/>
              </w:rPr>
              <w:t>RECHTSCHREIBUNG</w:t>
            </w:r>
          </w:p>
        </w:tc>
        <w:tc>
          <w:tcPr>
            <w:tcW w:w="879" w:type="dxa"/>
          </w:tcPr>
          <w:p w14:paraId="57D50C05" w14:textId="77777777" w:rsidR="00006200" w:rsidRPr="004D467D" w:rsidRDefault="00006200" w:rsidP="007020BB">
            <w:pPr>
              <w:pStyle w:val="ACLTextFirstLine"/>
              <w:ind w:firstLine="0"/>
              <w:rPr>
                <w:lang w:val="de-DE"/>
              </w:rPr>
            </w:pPr>
          </w:p>
        </w:tc>
        <w:tc>
          <w:tcPr>
            <w:tcW w:w="854" w:type="dxa"/>
          </w:tcPr>
          <w:p w14:paraId="233AF1F3" w14:textId="77777777" w:rsidR="00006200" w:rsidRPr="004D467D" w:rsidRDefault="00006200" w:rsidP="007020BB">
            <w:pPr>
              <w:pStyle w:val="ACLTextFirstLine"/>
              <w:ind w:firstLine="0"/>
              <w:rPr>
                <w:lang w:val="de-DE"/>
              </w:rPr>
            </w:pPr>
          </w:p>
        </w:tc>
      </w:tr>
      <w:tr w:rsidR="00006200" w:rsidRPr="004D467D" w14:paraId="6B133D59" w14:textId="77777777" w:rsidTr="007020BB">
        <w:tc>
          <w:tcPr>
            <w:tcW w:w="3083" w:type="dxa"/>
          </w:tcPr>
          <w:p w14:paraId="44386C21" w14:textId="77777777" w:rsidR="00006200" w:rsidRPr="004D467D" w:rsidRDefault="00006200" w:rsidP="007020BB">
            <w:pPr>
              <w:pStyle w:val="ACLTextFirstLine"/>
              <w:ind w:firstLine="0"/>
              <w:rPr>
                <w:lang w:val="de-DE"/>
              </w:rPr>
            </w:pPr>
            <w:r w:rsidRPr="004D467D">
              <w:rPr>
                <w:lang w:val="de-DE"/>
              </w:rPr>
              <w:t>RECHTSCHREIBUNG_NICHT</w:t>
            </w:r>
          </w:p>
        </w:tc>
        <w:tc>
          <w:tcPr>
            <w:tcW w:w="879" w:type="dxa"/>
          </w:tcPr>
          <w:p w14:paraId="4398FACA" w14:textId="77777777" w:rsidR="00006200" w:rsidRPr="004D467D" w:rsidRDefault="00006200" w:rsidP="007020BB">
            <w:pPr>
              <w:pStyle w:val="ACLTextFirstLine"/>
              <w:ind w:firstLine="0"/>
              <w:rPr>
                <w:lang w:val="de-DE"/>
              </w:rPr>
            </w:pPr>
          </w:p>
        </w:tc>
        <w:tc>
          <w:tcPr>
            <w:tcW w:w="854" w:type="dxa"/>
          </w:tcPr>
          <w:p w14:paraId="5ED9F830" w14:textId="77777777" w:rsidR="00006200" w:rsidRPr="004D467D" w:rsidRDefault="00006200" w:rsidP="007020BB">
            <w:pPr>
              <w:pStyle w:val="ACLTextFirstLine"/>
              <w:ind w:firstLine="0"/>
              <w:rPr>
                <w:lang w:val="de-DE"/>
              </w:rPr>
            </w:pPr>
          </w:p>
        </w:tc>
      </w:tr>
      <w:tr w:rsidR="00006200" w:rsidRPr="004D467D" w14:paraId="752A7112" w14:textId="77777777" w:rsidTr="007020BB">
        <w:tc>
          <w:tcPr>
            <w:tcW w:w="3083" w:type="dxa"/>
          </w:tcPr>
          <w:p w14:paraId="5C257F75" w14:textId="77777777" w:rsidR="00006200" w:rsidRPr="004D467D" w:rsidRDefault="00006200" w:rsidP="007020BB">
            <w:pPr>
              <w:pStyle w:val="ACLTextFirstLine"/>
              <w:ind w:firstLine="0"/>
              <w:rPr>
                <w:lang w:val="de-DE"/>
              </w:rPr>
            </w:pPr>
            <w:r w:rsidRPr="004D467D">
              <w:rPr>
                <w:lang w:val="de-DE"/>
              </w:rPr>
              <w:t>EIGENNAMEN</w:t>
            </w:r>
          </w:p>
        </w:tc>
        <w:tc>
          <w:tcPr>
            <w:tcW w:w="879" w:type="dxa"/>
          </w:tcPr>
          <w:p w14:paraId="25979C93" w14:textId="77777777" w:rsidR="00006200" w:rsidRPr="004D467D" w:rsidRDefault="00006200" w:rsidP="007020BB">
            <w:pPr>
              <w:pStyle w:val="ACLTextFirstLine"/>
              <w:ind w:firstLine="0"/>
              <w:rPr>
                <w:lang w:val="de-DE"/>
              </w:rPr>
            </w:pPr>
          </w:p>
        </w:tc>
        <w:tc>
          <w:tcPr>
            <w:tcW w:w="854" w:type="dxa"/>
          </w:tcPr>
          <w:p w14:paraId="445E6A8D" w14:textId="77777777" w:rsidR="00006200" w:rsidRPr="004D467D" w:rsidRDefault="00006200" w:rsidP="007020BB">
            <w:pPr>
              <w:pStyle w:val="ACLTextFirstLine"/>
              <w:ind w:firstLine="0"/>
              <w:rPr>
                <w:lang w:val="de-DE"/>
              </w:rPr>
            </w:pPr>
          </w:p>
        </w:tc>
      </w:tr>
      <w:tr w:rsidR="00006200" w:rsidRPr="004D467D" w14:paraId="65D21D97" w14:textId="77777777" w:rsidTr="007020BB">
        <w:tc>
          <w:tcPr>
            <w:tcW w:w="3083" w:type="dxa"/>
          </w:tcPr>
          <w:p w14:paraId="7840B52C" w14:textId="77777777" w:rsidR="00006200" w:rsidRPr="004D467D" w:rsidRDefault="00006200" w:rsidP="007020BB">
            <w:pPr>
              <w:pStyle w:val="ACLTextFirstLine"/>
              <w:ind w:firstLine="0"/>
              <w:rPr>
                <w:lang w:val="de-DE"/>
              </w:rPr>
            </w:pPr>
            <w:r w:rsidRPr="004D467D">
              <w:rPr>
                <w:lang w:val="de-DE"/>
              </w:rPr>
              <w:t>EIGENNAMEN_NICHT</w:t>
            </w:r>
          </w:p>
        </w:tc>
        <w:tc>
          <w:tcPr>
            <w:tcW w:w="879" w:type="dxa"/>
          </w:tcPr>
          <w:p w14:paraId="65735FEE" w14:textId="77777777" w:rsidR="00006200" w:rsidRPr="004D467D" w:rsidRDefault="00006200" w:rsidP="007020BB">
            <w:pPr>
              <w:pStyle w:val="ACLTextFirstLine"/>
              <w:ind w:firstLine="0"/>
              <w:rPr>
                <w:lang w:val="de-DE"/>
              </w:rPr>
            </w:pPr>
          </w:p>
        </w:tc>
        <w:tc>
          <w:tcPr>
            <w:tcW w:w="854" w:type="dxa"/>
          </w:tcPr>
          <w:p w14:paraId="16340C8C" w14:textId="77777777" w:rsidR="00006200" w:rsidRPr="004D467D" w:rsidRDefault="00006200" w:rsidP="007020BB">
            <w:pPr>
              <w:pStyle w:val="ACLTextFirstLine"/>
              <w:ind w:firstLine="0"/>
              <w:rPr>
                <w:lang w:val="de-DE"/>
              </w:rPr>
            </w:pPr>
          </w:p>
        </w:tc>
      </w:tr>
      <w:tr w:rsidR="00006200" w:rsidRPr="004D467D" w14:paraId="702F8ED0" w14:textId="77777777" w:rsidTr="007020BB">
        <w:tc>
          <w:tcPr>
            <w:tcW w:w="3083" w:type="dxa"/>
          </w:tcPr>
          <w:p w14:paraId="48C615AD" w14:textId="77777777" w:rsidR="00006200" w:rsidRPr="004D467D" w:rsidRDefault="00006200" w:rsidP="007020BB">
            <w:pPr>
              <w:pStyle w:val="ACLTextFirstLine"/>
              <w:ind w:firstLine="0"/>
              <w:rPr>
                <w:lang w:val="de-DE"/>
              </w:rPr>
            </w:pPr>
            <w:r w:rsidRPr="004D467D">
              <w:rPr>
                <w:lang w:val="de-DE"/>
              </w:rPr>
              <w:t>REDEWENDUNGEN</w:t>
            </w:r>
          </w:p>
        </w:tc>
        <w:tc>
          <w:tcPr>
            <w:tcW w:w="879" w:type="dxa"/>
          </w:tcPr>
          <w:p w14:paraId="723A764C" w14:textId="77777777" w:rsidR="00006200" w:rsidRPr="004D467D" w:rsidRDefault="00006200" w:rsidP="007020BB">
            <w:pPr>
              <w:pStyle w:val="ACLTextFirstLine"/>
              <w:ind w:firstLine="0"/>
              <w:rPr>
                <w:lang w:val="de-DE"/>
              </w:rPr>
            </w:pPr>
          </w:p>
        </w:tc>
        <w:tc>
          <w:tcPr>
            <w:tcW w:w="854" w:type="dxa"/>
          </w:tcPr>
          <w:p w14:paraId="47D92364" w14:textId="77777777" w:rsidR="00006200" w:rsidRPr="004D467D" w:rsidRDefault="00006200" w:rsidP="007020BB">
            <w:pPr>
              <w:pStyle w:val="ACLTextFirstLine"/>
              <w:ind w:firstLine="0"/>
              <w:rPr>
                <w:lang w:val="de-DE"/>
              </w:rPr>
            </w:pPr>
          </w:p>
        </w:tc>
      </w:tr>
      <w:tr w:rsidR="00006200" w:rsidRPr="004D467D" w14:paraId="2DA83DCB" w14:textId="77777777" w:rsidTr="007020BB">
        <w:tc>
          <w:tcPr>
            <w:tcW w:w="3083" w:type="dxa"/>
          </w:tcPr>
          <w:p w14:paraId="6B86B972" w14:textId="77777777" w:rsidR="00006200" w:rsidRPr="004D467D" w:rsidRDefault="00006200" w:rsidP="007020BB">
            <w:pPr>
              <w:pStyle w:val="ACLTextFirstLine"/>
              <w:ind w:firstLine="0"/>
              <w:rPr>
                <w:lang w:val="de-DE"/>
              </w:rPr>
            </w:pPr>
            <w:r w:rsidRPr="004D467D">
              <w:rPr>
                <w:lang w:val="de-DE"/>
              </w:rPr>
              <w:t>REDEWENDUNGEN_NICHT</w:t>
            </w:r>
          </w:p>
        </w:tc>
        <w:tc>
          <w:tcPr>
            <w:tcW w:w="879" w:type="dxa"/>
          </w:tcPr>
          <w:p w14:paraId="2A853C3B" w14:textId="77777777" w:rsidR="00006200" w:rsidRPr="004D467D" w:rsidRDefault="00006200" w:rsidP="007020BB">
            <w:pPr>
              <w:pStyle w:val="ACLTextFirstLine"/>
              <w:ind w:firstLine="0"/>
              <w:rPr>
                <w:lang w:val="de-DE"/>
              </w:rPr>
            </w:pPr>
          </w:p>
        </w:tc>
        <w:tc>
          <w:tcPr>
            <w:tcW w:w="854" w:type="dxa"/>
          </w:tcPr>
          <w:p w14:paraId="546479FA" w14:textId="77777777" w:rsidR="00006200" w:rsidRPr="004D467D" w:rsidRDefault="00006200" w:rsidP="007020BB">
            <w:pPr>
              <w:pStyle w:val="ACLTextFirstLine"/>
              <w:ind w:firstLine="0"/>
              <w:rPr>
                <w:lang w:val="de-DE"/>
              </w:rPr>
            </w:pPr>
          </w:p>
        </w:tc>
      </w:tr>
    </w:tbl>
    <w:p w14:paraId="2A5763A6" w14:textId="3B8E63B4"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p>
    <w:p w14:paraId="78754223" w14:textId="77777777" w:rsidR="005F411D" w:rsidRPr="004D467D" w:rsidRDefault="005F411D">
      <w:pPr>
        <w:rPr>
          <w:rFonts w:ascii="Times New Roman" w:hAnsi="Times New Roman" w:cs="Times New Roman"/>
          <w:lang w:val="de-DE"/>
        </w:rPr>
      </w:pPr>
    </w:p>
    <w:p w14:paraId="00744866" w14:textId="77777777" w:rsidR="005F411D" w:rsidRPr="004D467D" w:rsidRDefault="005F411D">
      <w:pPr>
        <w:rPr>
          <w:rFonts w:ascii="Times New Roman" w:hAnsi="Times New Roman" w:cs="Times New Roman"/>
          <w:lang w:val="de-DE"/>
        </w:rPr>
      </w:pPr>
      <w:r w:rsidRPr="004D467D">
        <w:rPr>
          <w:rFonts w:ascii="Times New Roman" w:hAnsi="Times New Roman" w:cs="Times New Roman"/>
          <w:lang w:val="de-DE"/>
        </w:rPr>
        <w:br w:type="page"/>
      </w:r>
    </w:p>
    <w:tbl>
      <w:tblPr>
        <w:tblStyle w:val="Grilledutableau"/>
        <w:tblW w:w="6524" w:type="dxa"/>
        <w:tblLook w:val="04A0" w:firstRow="1" w:lastRow="0" w:firstColumn="1" w:lastColumn="0" w:noHBand="0" w:noVBand="1"/>
      </w:tblPr>
      <w:tblGrid>
        <w:gridCol w:w="3083"/>
        <w:gridCol w:w="879"/>
        <w:gridCol w:w="854"/>
        <w:gridCol w:w="879"/>
        <w:gridCol w:w="854"/>
      </w:tblGrid>
      <w:tr w:rsidR="005F411D" w:rsidRPr="004D467D" w14:paraId="3DFA9160" w14:textId="77777777" w:rsidTr="00006200">
        <w:trPr>
          <w:trHeight w:val="266"/>
        </w:trPr>
        <w:tc>
          <w:tcPr>
            <w:tcW w:w="3083" w:type="dxa"/>
          </w:tcPr>
          <w:p w14:paraId="080A1699" w14:textId="77777777" w:rsidR="005F411D" w:rsidRPr="004D467D" w:rsidRDefault="005F411D" w:rsidP="00006200">
            <w:pPr>
              <w:pStyle w:val="ACLTextFirstLine"/>
              <w:ind w:firstLine="0"/>
              <w:rPr>
                <w:lang w:val="de-DE"/>
              </w:rPr>
            </w:pPr>
            <w:r w:rsidRPr="004D467D">
              <w:rPr>
                <w:lang w:val="de-DE"/>
              </w:rPr>
              <w:lastRenderedPageBreak/>
              <w:t>ART</w:t>
            </w:r>
          </w:p>
        </w:tc>
        <w:tc>
          <w:tcPr>
            <w:tcW w:w="879" w:type="dxa"/>
          </w:tcPr>
          <w:p w14:paraId="06119F23" w14:textId="77777777" w:rsidR="005F411D" w:rsidRPr="004D467D" w:rsidRDefault="005F411D" w:rsidP="00006200">
            <w:pPr>
              <w:pStyle w:val="ACLTextFirstLine"/>
              <w:ind w:firstLine="0"/>
              <w:rPr>
                <w:lang w:val="de-DE"/>
              </w:rPr>
            </w:pPr>
            <w:r w:rsidRPr="004D467D">
              <w:rPr>
                <w:lang w:val="de-DE"/>
              </w:rPr>
              <w:t>A1_EN</w:t>
            </w:r>
          </w:p>
        </w:tc>
        <w:tc>
          <w:tcPr>
            <w:tcW w:w="854" w:type="dxa"/>
          </w:tcPr>
          <w:p w14:paraId="6D12BF7E" w14:textId="77777777" w:rsidR="005F411D" w:rsidRPr="004D467D" w:rsidRDefault="005F411D" w:rsidP="00006200">
            <w:pPr>
              <w:pStyle w:val="ACLTextFirstLine"/>
              <w:ind w:firstLine="0"/>
              <w:rPr>
                <w:lang w:val="de-DE"/>
              </w:rPr>
            </w:pPr>
            <w:r w:rsidRPr="004D467D">
              <w:rPr>
                <w:lang w:val="de-DE"/>
              </w:rPr>
              <w:t>A1_FR</w:t>
            </w:r>
          </w:p>
        </w:tc>
        <w:tc>
          <w:tcPr>
            <w:tcW w:w="854" w:type="dxa"/>
          </w:tcPr>
          <w:p w14:paraId="034928B2" w14:textId="77777777" w:rsidR="005F411D" w:rsidRPr="004D467D" w:rsidRDefault="005F411D" w:rsidP="00006200">
            <w:pPr>
              <w:pStyle w:val="ACLTextFirstLine"/>
              <w:ind w:firstLine="0"/>
              <w:rPr>
                <w:lang w:val="de-DE"/>
              </w:rPr>
            </w:pPr>
            <w:r w:rsidRPr="004D467D">
              <w:rPr>
                <w:lang w:val="de-DE"/>
              </w:rPr>
              <w:t>A2_EN</w:t>
            </w:r>
          </w:p>
        </w:tc>
        <w:tc>
          <w:tcPr>
            <w:tcW w:w="854" w:type="dxa"/>
          </w:tcPr>
          <w:p w14:paraId="28AADD5A" w14:textId="77777777" w:rsidR="005F411D" w:rsidRPr="004D467D" w:rsidRDefault="005F411D" w:rsidP="00006200">
            <w:pPr>
              <w:pStyle w:val="ACLTextFirstLine"/>
              <w:ind w:firstLine="0"/>
              <w:rPr>
                <w:lang w:val="de-DE"/>
              </w:rPr>
            </w:pPr>
            <w:r w:rsidRPr="004D467D">
              <w:rPr>
                <w:lang w:val="de-DE"/>
              </w:rPr>
              <w:t>A2_FR</w:t>
            </w:r>
          </w:p>
        </w:tc>
      </w:tr>
      <w:tr w:rsidR="005F411D" w:rsidRPr="004D467D" w14:paraId="5D694BB5" w14:textId="77777777" w:rsidTr="00006200">
        <w:trPr>
          <w:trHeight w:val="266"/>
        </w:trPr>
        <w:tc>
          <w:tcPr>
            <w:tcW w:w="3083" w:type="dxa"/>
          </w:tcPr>
          <w:p w14:paraId="50A7EBE3" w14:textId="77777777" w:rsidR="005F411D" w:rsidRPr="004D467D" w:rsidRDefault="005F411D" w:rsidP="00006200">
            <w:pPr>
              <w:pStyle w:val="ACLTextFirstLine"/>
              <w:ind w:firstLine="0"/>
              <w:rPr>
                <w:lang w:val="de-DE" w:eastAsia="ja-JP"/>
              </w:rPr>
            </w:pPr>
            <w:r w:rsidRPr="004D467D">
              <w:rPr>
                <w:lang w:val="de-DE"/>
              </w:rPr>
              <w:t>EINFACH</w:t>
            </w:r>
          </w:p>
        </w:tc>
        <w:tc>
          <w:tcPr>
            <w:tcW w:w="879" w:type="dxa"/>
          </w:tcPr>
          <w:p w14:paraId="55113F67" w14:textId="77777777" w:rsidR="005F411D" w:rsidRPr="004D467D" w:rsidRDefault="005F411D" w:rsidP="00006200">
            <w:pPr>
              <w:pStyle w:val="ACLTextFirstLine"/>
              <w:ind w:firstLine="0"/>
              <w:rPr>
                <w:lang w:val="de-DE"/>
              </w:rPr>
            </w:pPr>
          </w:p>
        </w:tc>
        <w:tc>
          <w:tcPr>
            <w:tcW w:w="854" w:type="dxa"/>
          </w:tcPr>
          <w:p w14:paraId="11BA2764" w14:textId="77777777" w:rsidR="005F411D" w:rsidRPr="004D467D" w:rsidRDefault="005F411D" w:rsidP="00006200">
            <w:pPr>
              <w:pStyle w:val="ACLTextFirstLine"/>
              <w:ind w:firstLine="0"/>
              <w:rPr>
                <w:lang w:val="de-DE"/>
              </w:rPr>
            </w:pPr>
          </w:p>
        </w:tc>
        <w:tc>
          <w:tcPr>
            <w:tcW w:w="854" w:type="dxa"/>
          </w:tcPr>
          <w:p w14:paraId="2D85DA0E" w14:textId="77777777" w:rsidR="005F411D" w:rsidRPr="004D467D" w:rsidRDefault="005F411D" w:rsidP="00006200">
            <w:pPr>
              <w:pStyle w:val="ACLTextFirstLine"/>
              <w:ind w:firstLine="0"/>
              <w:rPr>
                <w:lang w:val="de-DE"/>
              </w:rPr>
            </w:pPr>
          </w:p>
        </w:tc>
        <w:tc>
          <w:tcPr>
            <w:tcW w:w="854" w:type="dxa"/>
          </w:tcPr>
          <w:p w14:paraId="030B23CE" w14:textId="77777777" w:rsidR="005F411D" w:rsidRPr="004D467D" w:rsidRDefault="005F411D" w:rsidP="00006200">
            <w:pPr>
              <w:pStyle w:val="ACLTextFirstLine"/>
              <w:ind w:firstLine="0"/>
              <w:rPr>
                <w:lang w:val="de-DE"/>
              </w:rPr>
            </w:pPr>
          </w:p>
        </w:tc>
      </w:tr>
      <w:tr w:rsidR="005F411D" w:rsidRPr="004D467D" w14:paraId="70FCE62C" w14:textId="77777777" w:rsidTr="00006200">
        <w:trPr>
          <w:trHeight w:val="266"/>
        </w:trPr>
        <w:tc>
          <w:tcPr>
            <w:tcW w:w="3083" w:type="dxa"/>
          </w:tcPr>
          <w:p w14:paraId="2B8A4F9A" w14:textId="77777777" w:rsidR="005F411D" w:rsidRPr="004D467D" w:rsidRDefault="005F411D" w:rsidP="00006200">
            <w:pPr>
              <w:pStyle w:val="ACLTextFirstLine"/>
              <w:ind w:firstLine="0"/>
              <w:rPr>
                <w:lang w:val="de-DE"/>
              </w:rPr>
            </w:pPr>
            <w:r w:rsidRPr="004D467D">
              <w:rPr>
                <w:lang w:val="de-DE"/>
              </w:rPr>
              <w:t>EINFACH_NICHT</w:t>
            </w:r>
          </w:p>
        </w:tc>
        <w:tc>
          <w:tcPr>
            <w:tcW w:w="879" w:type="dxa"/>
          </w:tcPr>
          <w:p w14:paraId="741C8030" w14:textId="77777777" w:rsidR="005F411D" w:rsidRPr="004D467D" w:rsidRDefault="005F411D" w:rsidP="00006200">
            <w:pPr>
              <w:pStyle w:val="ACLTextFirstLine"/>
              <w:ind w:firstLine="0"/>
              <w:rPr>
                <w:lang w:val="de-DE"/>
              </w:rPr>
            </w:pPr>
          </w:p>
        </w:tc>
        <w:tc>
          <w:tcPr>
            <w:tcW w:w="854" w:type="dxa"/>
          </w:tcPr>
          <w:p w14:paraId="046EA8F4" w14:textId="77777777" w:rsidR="005F411D" w:rsidRPr="004D467D" w:rsidRDefault="005F411D" w:rsidP="00006200">
            <w:pPr>
              <w:pStyle w:val="ACLTextFirstLine"/>
              <w:ind w:firstLine="0"/>
              <w:rPr>
                <w:lang w:val="de-DE"/>
              </w:rPr>
            </w:pPr>
          </w:p>
        </w:tc>
        <w:tc>
          <w:tcPr>
            <w:tcW w:w="854" w:type="dxa"/>
          </w:tcPr>
          <w:p w14:paraId="24544154" w14:textId="77777777" w:rsidR="005F411D" w:rsidRPr="004D467D" w:rsidRDefault="005F411D" w:rsidP="00006200">
            <w:pPr>
              <w:pStyle w:val="ACLTextFirstLine"/>
              <w:ind w:firstLine="0"/>
              <w:rPr>
                <w:lang w:val="de-DE"/>
              </w:rPr>
            </w:pPr>
          </w:p>
        </w:tc>
        <w:tc>
          <w:tcPr>
            <w:tcW w:w="854" w:type="dxa"/>
          </w:tcPr>
          <w:p w14:paraId="4F5AFF31" w14:textId="77777777" w:rsidR="005F411D" w:rsidRPr="004D467D" w:rsidRDefault="005F411D" w:rsidP="00006200">
            <w:pPr>
              <w:pStyle w:val="ACLTextFirstLine"/>
              <w:ind w:firstLine="0"/>
              <w:rPr>
                <w:lang w:val="de-DE"/>
              </w:rPr>
            </w:pPr>
          </w:p>
        </w:tc>
      </w:tr>
      <w:tr w:rsidR="005F411D" w:rsidRPr="004D467D" w14:paraId="4B74B067" w14:textId="77777777" w:rsidTr="00006200">
        <w:trPr>
          <w:trHeight w:val="266"/>
        </w:trPr>
        <w:tc>
          <w:tcPr>
            <w:tcW w:w="3083" w:type="dxa"/>
          </w:tcPr>
          <w:p w14:paraId="31170AFD"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5C0D600E" w14:textId="77777777" w:rsidR="005F411D" w:rsidRPr="004D467D" w:rsidRDefault="005F411D" w:rsidP="00006200">
            <w:pPr>
              <w:pStyle w:val="ACLTextFirstLine"/>
              <w:ind w:firstLine="0"/>
              <w:rPr>
                <w:lang w:val="de-DE"/>
              </w:rPr>
            </w:pPr>
          </w:p>
        </w:tc>
        <w:tc>
          <w:tcPr>
            <w:tcW w:w="854" w:type="dxa"/>
          </w:tcPr>
          <w:p w14:paraId="082AD241" w14:textId="77777777" w:rsidR="005F411D" w:rsidRPr="004D467D" w:rsidRDefault="005F411D" w:rsidP="00006200">
            <w:pPr>
              <w:pStyle w:val="ACLTextFirstLine"/>
              <w:ind w:firstLine="0"/>
              <w:rPr>
                <w:lang w:val="de-DE"/>
              </w:rPr>
            </w:pPr>
          </w:p>
        </w:tc>
        <w:tc>
          <w:tcPr>
            <w:tcW w:w="854" w:type="dxa"/>
          </w:tcPr>
          <w:p w14:paraId="6DD0C0EE" w14:textId="77777777" w:rsidR="005F411D" w:rsidRPr="004D467D" w:rsidRDefault="005F411D" w:rsidP="00006200">
            <w:pPr>
              <w:pStyle w:val="ACLTextFirstLine"/>
              <w:ind w:firstLine="0"/>
              <w:rPr>
                <w:lang w:val="de-DE"/>
              </w:rPr>
            </w:pPr>
          </w:p>
        </w:tc>
        <w:tc>
          <w:tcPr>
            <w:tcW w:w="854" w:type="dxa"/>
          </w:tcPr>
          <w:p w14:paraId="7C8668F0" w14:textId="77777777" w:rsidR="005F411D" w:rsidRPr="004D467D" w:rsidRDefault="005F411D" w:rsidP="00006200">
            <w:pPr>
              <w:pStyle w:val="ACLTextFirstLine"/>
              <w:ind w:firstLine="0"/>
              <w:rPr>
                <w:lang w:val="de-DE"/>
              </w:rPr>
            </w:pPr>
          </w:p>
        </w:tc>
      </w:tr>
      <w:tr w:rsidR="005F411D" w:rsidRPr="004D467D" w14:paraId="24DF1D07" w14:textId="77777777" w:rsidTr="00006200">
        <w:trPr>
          <w:trHeight w:val="266"/>
        </w:trPr>
        <w:tc>
          <w:tcPr>
            <w:tcW w:w="3083" w:type="dxa"/>
          </w:tcPr>
          <w:p w14:paraId="56A04AF0" w14:textId="77777777" w:rsidR="005F411D" w:rsidRPr="004D467D" w:rsidRDefault="005F411D" w:rsidP="00006200">
            <w:pPr>
              <w:pStyle w:val="ACLTextFirstLine"/>
              <w:ind w:firstLine="0"/>
              <w:rPr>
                <w:lang w:val="de-DE"/>
              </w:rPr>
            </w:pPr>
            <w:r w:rsidRPr="004D467D">
              <w:rPr>
                <w:lang w:val="de-DE"/>
              </w:rPr>
              <w:t>ART_NICHT</w:t>
            </w:r>
          </w:p>
        </w:tc>
        <w:tc>
          <w:tcPr>
            <w:tcW w:w="879" w:type="dxa"/>
          </w:tcPr>
          <w:p w14:paraId="5E67CC20" w14:textId="77777777" w:rsidR="005F411D" w:rsidRPr="004D467D" w:rsidRDefault="005F411D" w:rsidP="00006200">
            <w:pPr>
              <w:pStyle w:val="ACLTextFirstLine"/>
              <w:ind w:firstLine="0"/>
              <w:rPr>
                <w:lang w:val="de-DE"/>
              </w:rPr>
            </w:pPr>
          </w:p>
        </w:tc>
        <w:tc>
          <w:tcPr>
            <w:tcW w:w="854" w:type="dxa"/>
          </w:tcPr>
          <w:p w14:paraId="4F0ED9E4" w14:textId="77777777" w:rsidR="005F411D" w:rsidRPr="004D467D" w:rsidRDefault="005F411D" w:rsidP="00006200">
            <w:pPr>
              <w:pStyle w:val="ACLTextFirstLine"/>
              <w:ind w:firstLine="0"/>
              <w:rPr>
                <w:lang w:val="de-DE"/>
              </w:rPr>
            </w:pPr>
          </w:p>
        </w:tc>
        <w:tc>
          <w:tcPr>
            <w:tcW w:w="854" w:type="dxa"/>
          </w:tcPr>
          <w:p w14:paraId="07C9D9BF" w14:textId="77777777" w:rsidR="005F411D" w:rsidRPr="004D467D" w:rsidRDefault="005F411D" w:rsidP="00006200">
            <w:pPr>
              <w:pStyle w:val="ACLTextFirstLine"/>
              <w:ind w:firstLine="0"/>
              <w:rPr>
                <w:lang w:val="de-DE"/>
              </w:rPr>
            </w:pPr>
          </w:p>
        </w:tc>
        <w:tc>
          <w:tcPr>
            <w:tcW w:w="854" w:type="dxa"/>
          </w:tcPr>
          <w:p w14:paraId="65B326A9" w14:textId="77777777" w:rsidR="005F411D" w:rsidRPr="004D467D" w:rsidRDefault="005F411D" w:rsidP="00006200">
            <w:pPr>
              <w:pStyle w:val="ACLTextFirstLine"/>
              <w:ind w:firstLine="0"/>
              <w:rPr>
                <w:lang w:val="de-DE"/>
              </w:rPr>
            </w:pPr>
          </w:p>
        </w:tc>
      </w:tr>
      <w:tr w:rsidR="005F411D" w:rsidRPr="004D467D" w14:paraId="1D74D6C4" w14:textId="77777777" w:rsidTr="00006200">
        <w:trPr>
          <w:trHeight w:val="266"/>
        </w:trPr>
        <w:tc>
          <w:tcPr>
            <w:tcW w:w="3083" w:type="dxa"/>
          </w:tcPr>
          <w:p w14:paraId="1E696425" w14:textId="77777777" w:rsidR="005F411D" w:rsidRPr="004D467D" w:rsidRDefault="005F411D" w:rsidP="00006200">
            <w:pPr>
              <w:pStyle w:val="ACLTextFirstLine"/>
              <w:ind w:firstLine="0"/>
              <w:rPr>
                <w:lang w:val="de-DE"/>
              </w:rPr>
            </w:pPr>
            <w:r w:rsidRPr="004D467D">
              <w:rPr>
                <w:lang w:val="de-DE"/>
              </w:rPr>
              <w:t>PREP</w:t>
            </w:r>
          </w:p>
        </w:tc>
        <w:tc>
          <w:tcPr>
            <w:tcW w:w="879" w:type="dxa"/>
          </w:tcPr>
          <w:p w14:paraId="4C33A7AC" w14:textId="77777777" w:rsidR="005F411D" w:rsidRPr="004D467D" w:rsidRDefault="005F411D" w:rsidP="00006200">
            <w:pPr>
              <w:pStyle w:val="ACLTextFirstLine"/>
              <w:ind w:firstLine="0"/>
              <w:rPr>
                <w:lang w:val="de-DE"/>
              </w:rPr>
            </w:pPr>
          </w:p>
        </w:tc>
        <w:tc>
          <w:tcPr>
            <w:tcW w:w="854" w:type="dxa"/>
          </w:tcPr>
          <w:p w14:paraId="74B44F37" w14:textId="77777777" w:rsidR="005F411D" w:rsidRPr="004D467D" w:rsidRDefault="005F411D" w:rsidP="00006200">
            <w:pPr>
              <w:pStyle w:val="ACLTextFirstLine"/>
              <w:ind w:firstLine="0"/>
              <w:rPr>
                <w:lang w:val="de-DE"/>
              </w:rPr>
            </w:pPr>
          </w:p>
        </w:tc>
        <w:tc>
          <w:tcPr>
            <w:tcW w:w="854" w:type="dxa"/>
          </w:tcPr>
          <w:p w14:paraId="444FFA19" w14:textId="77777777" w:rsidR="005F411D" w:rsidRPr="004D467D" w:rsidRDefault="005F411D" w:rsidP="00006200">
            <w:pPr>
              <w:pStyle w:val="ACLTextFirstLine"/>
              <w:ind w:firstLine="0"/>
              <w:rPr>
                <w:lang w:val="de-DE"/>
              </w:rPr>
            </w:pPr>
          </w:p>
        </w:tc>
        <w:tc>
          <w:tcPr>
            <w:tcW w:w="854" w:type="dxa"/>
          </w:tcPr>
          <w:p w14:paraId="4B3A7A5B" w14:textId="77777777" w:rsidR="005F411D" w:rsidRPr="004D467D" w:rsidRDefault="005F411D" w:rsidP="00006200">
            <w:pPr>
              <w:pStyle w:val="ACLTextFirstLine"/>
              <w:ind w:firstLine="0"/>
              <w:rPr>
                <w:lang w:val="de-DE"/>
              </w:rPr>
            </w:pPr>
          </w:p>
        </w:tc>
      </w:tr>
      <w:tr w:rsidR="005F411D" w:rsidRPr="004D467D" w14:paraId="3556ECED" w14:textId="77777777" w:rsidTr="00006200">
        <w:trPr>
          <w:trHeight w:val="266"/>
        </w:trPr>
        <w:tc>
          <w:tcPr>
            <w:tcW w:w="3083" w:type="dxa"/>
          </w:tcPr>
          <w:p w14:paraId="265FF1A6" w14:textId="77777777" w:rsidR="005F411D" w:rsidRPr="004D467D" w:rsidRDefault="005F411D" w:rsidP="00006200">
            <w:pPr>
              <w:pStyle w:val="ACLTextFirstLine"/>
              <w:ind w:firstLine="0"/>
              <w:rPr>
                <w:lang w:val="de-DE"/>
              </w:rPr>
            </w:pPr>
            <w:r w:rsidRPr="004D467D">
              <w:rPr>
                <w:lang w:val="de-DE"/>
              </w:rPr>
              <w:t>PREP_NICHT</w:t>
            </w:r>
          </w:p>
        </w:tc>
        <w:tc>
          <w:tcPr>
            <w:tcW w:w="879" w:type="dxa"/>
          </w:tcPr>
          <w:p w14:paraId="49C63BFB" w14:textId="77777777" w:rsidR="005F411D" w:rsidRPr="004D467D" w:rsidRDefault="005F411D" w:rsidP="00006200">
            <w:pPr>
              <w:pStyle w:val="ACLTextFirstLine"/>
              <w:ind w:firstLine="0"/>
              <w:rPr>
                <w:lang w:val="de-DE"/>
              </w:rPr>
            </w:pPr>
          </w:p>
        </w:tc>
        <w:tc>
          <w:tcPr>
            <w:tcW w:w="854" w:type="dxa"/>
          </w:tcPr>
          <w:p w14:paraId="54F7DB62" w14:textId="77777777" w:rsidR="005F411D" w:rsidRPr="004D467D" w:rsidRDefault="005F411D" w:rsidP="00006200">
            <w:pPr>
              <w:pStyle w:val="ACLTextFirstLine"/>
              <w:ind w:firstLine="0"/>
              <w:rPr>
                <w:lang w:val="de-DE"/>
              </w:rPr>
            </w:pPr>
          </w:p>
        </w:tc>
        <w:tc>
          <w:tcPr>
            <w:tcW w:w="854" w:type="dxa"/>
          </w:tcPr>
          <w:p w14:paraId="43A81837" w14:textId="77777777" w:rsidR="005F411D" w:rsidRPr="004D467D" w:rsidRDefault="005F411D" w:rsidP="00006200">
            <w:pPr>
              <w:pStyle w:val="ACLTextFirstLine"/>
              <w:ind w:firstLine="0"/>
              <w:rPr>
                <w:lang w:val="de-DE"/>
              </w:rPr>
            </w:pPr>
          </w:p>
        </w:tc>
        <w:tc>
          <w:tcPr>
            <w:tcW w:w="854" w:type="dxa"/>
          </w:tcPr>
          <w:p w14:paraId="22B5D91D" w14:textId="77777777" w:rsidR="005F411D" w:rsidRPr="004D467D" w:rsidRDefault="005F411D" w:rsidP="00006200">
            <w:pPr>
              <w:pStyle w:val="ACLTextFirstLine"/>
              <w:ind w:firstLine="0"/>
              <w:rPr>
                <w:lang w:val="de-DE"/>
              </w:rPr>
            </w:pPr>
          </w:p>
        </w:tc>
      </w:tr>
      <w:tr w:rsidR="005F411D" w:rsidRPr="004D467D" w14:paraId="3493CA19" w14:textId="77777777" w:rsidTr="00006200">
        <w:trPr>
          <w:trHeight w:val="266"/>
        </w:trPr>
        <w:tc>
          <w:tcPr>
            <w:tcW w:w="3083" w:type="dxa"/>
          </w:tcPr>
          <w:p w14:paraId="62CC0D32" w14:textId="77777777" w:rsidR="005F411D" w:rsidRPr="004D467D" w:rsidRDefault="005F411D" w:rsidP="00006200">
            <w:pPr>
              <w:pStyle w:val="ACLTextFirstLine"/>
              <w:ind w:firstLine="0"/>
              <w:rPr>
                <w:lang w:val="de-DE"/>
              </w:rPr>
            </w:pPr>
            <w:r w:rsidRPr="004D467D">
              <w:rPr>
                <w:lang w:val="de-DE"/>
              </w:rPr>
              <w:t>RECHTSCHREIBUNG</w:t>
            </w:r>
          </w:p>
        </w:tc>
        <w:tc>
          <w:tcPr>
            <w:tcW w:w="879" w:type="dxa"/>
          </w:tcPr>
          <w:p w14:paraId="492333D8" w14:textId="77777777" w:rsidR="005F411D" w:rsidRPr="004D467D" w:rsidRDefault="005F411D" w:rsidP="00006200">
            <w:pPr>
              <w:pStyle w:val="ACLTextFirstLine"/>
              <w:ind w:firstLine="0"/>
              <w:rPr>
                <w:lang w:val="de-DE"/>
              </w:rPr>
            </w:pPr>
          </w:p>
        </w:tc>
        <w:tc>
          <w:tcPr>
            <w:tcW w:w="854" w:type="dxa"/>
          </w:tcPr>
          <w:p w14:paraId="6688C8E6" w14:textId="77777777" w:rsidR="005F411D" w:rsidRPr="004D467D" w:rsidRDefault="005F411D" w:rsidP="00006200">
            <w:pPr>
              <w:pStyle w:val="ACLTextFirstLine"/>
              <w:ind w:firstLine="0"/>
              <w:rPr>
                <w:lang w:val="de-DE"/>
              </w:rPr>
            </w:pPr>
          </w:p>
        </w:tc>
        <w:tc>
          <w:tcPr>
            <w:tcW w:w="854" w:type="dxa"/>
          </w:tcPr>
          <w:p w14:paraId="288FFAD2" w14:textId="77777777" w:rsidR="005F411D" w:rsidRPr="004D467D" w:rsidRDefault="005F411D" w:rsidP="00006200">
            <w:pPr>
              <w:pStyle w:val="ACLTextFirstLine"/>
              <w:ind w:firstLine="0"/>
              <w:rPr>
                <w:lang w:val="de-DE"/>
              </w:rPr>
            </w:pPr>
          </w:p>
        </w:tc>
        <w:tc>
          <w:tcPr>
            <w:tcW w:w="854" w:type="dxa"/>
          </w:tcPr>
          <w:p w14:paraId="369606E8" w14:textId="77777777" w:rsidR="005F411D" w:rsidRPr="004D467D" w:rsidRDefault="005F411D" w:rsidP="00006200">
            <w:pPr>
              <w:pStyle w:val="ACLTextFirstLine"/>
              <w:ind w:firstLine="0"/>
              <w:rPr>
                <w:lang w:val="de-DE"/>
              </w:rPr>
            </w:pPr>
          </w:p>
        </w:tc>
      </w:tr>
      <w:tr w:rsidR="005F411D" w:rsidRPr="004D467D" w14:paraId="2B2DCA46" w14:textId="77777777" w:rsidTr="00006200">
        <w:trPr>
          <w:trHeight w:val="266"/>
        </w:trPr>
        <w:tc>
          <w:tcPr>
            <w:tcW w:w="3083" w:type="dxa"/>
          </w:tcPr>
          <w:p w14:paraId="24BCF66D" w14:textId="77777777" w:rsidR="005F411D" w:rsidRPr="004D467D" w:rsidRDefault="005F411D" w:rsidP="00006200">
            <w:pPr>
              <w:pStyle w:val="ACLTextFirstLine"/>
              <w:ind w:firstLine="0"/>
              <w:rPr>
                <w:lang w:val="de-DE"/>
              </w:rPr>
            </w:pPr>
            <w:r w:rsidRPr="004D467D">
              <w:rPr>
                <w:lang w:val="de-DE"/>
              </w:rPr>
              <w:t>RECHTSCHREIBUNG_NICHT</w:t>
            </w:r>
          </w:p>
        </w:tc>
        <w:tc>
          <w:tcPr>
            <w:tcW w:w="879" w:type="dxa"/>
          </w:tcPr>
          <w:p w14:paraId="0046892C" w14:textId="77777777" w:rsidR="005F411D" w:rsidRPr="004D467D" w:rsidRDefault="005F411D" w:rsidP="00006200">
            <w:pPr>
              <w:pStyle w:val="ACLTextFirstLine"/>
              <w:ind w:firstLine="0"/>
              <w:rPr>
                <w:lang w:val="de-DE"/>
              </w:rPr>
            </w:pPr>
          </w:p>
        </w:tc>
        <w:tc>
          <w:tcPr>
            <w:tcW w:w="854" w:type="dxa"/>
          </w:tcPr>
          <w:p w14:paraId="2D08FABB" w14:textId="77777777" w:rsidR="005F411D" w:rsidRPr="004D467D" w:rsidRDefault="005F411D" w:rsidP="00006200">
            <w:pPr>
              <w:pStyle w:val="ACLTextFirstLine"/>
              <w:ind w:firstLine="0"/>
              <w:rPr>
                <w:lang w:val="de-DE"/>
              </w:rPr>
            </w:pPr>
          </w:p>
        </w:tc>
        <w:tc>
          <w:tcPr>
            <w:tcW w:w="854" w:type="dxa"/>
          </w:tcPr>
          <w:p w14:paraId="4C87B60B" w14:textId="77777777" w:rsidR="005F411D" w:rsidRPr="004D467D" w:rsidRDefault="005F411D" w:rsidP="00006200">
            <w:pPr>
              <w:pStyle w:val="ACLTextFirstLine"/>
              <w:ind w:firstLine="0"/>
              <w:rPr>
                <w:lang w:val="de-DE"/>
              </w:rPr>
            </w:pPr>
          </w:p>
        </w:tc>
        <w:tc>
          <w:tcPr>
            <w:tcW w:w="854" w:type="dxa"/>
          </w:tcPr>
          <w:p w14:paraId="0D5FB19F" w14:textId="77777777" w:rsidR="005F411D" w:rsidRPr="004D467D" w:rsidRDefault="005F411D" w:rsidP="00006200">
            <w:pPr>
              <w:pStyle w:val="ACLTextFirstLine"/>
              <w:ind w:firstLine="0"/>
              <w:rPr>
                <w:lang w:val="de-DE"/>
              </w:rPr>
            </w:pPr>
          </w:p>
        </w:tc>
      </w:tr>
      <w:tr w:rsidR="005F411D" w:rsidRPr="004D467D" w14:paraId="0DA77DAA" w14:textId="77777777" w:rsidTr="00006200">
        <w:trPr>
          <w:trHeight w:val="266"/>
        </w:trPr>
        <w:tc>
          <w:tcPr>
            <w:tcW w:w="3083" w:type="dxa"/>
          </w:tcPr>
          <w:p w14:paraId="16B5AB09" w14:textId="77777777" w:rsidR="005F411D" w:rsidRPr="004D467D" w:rsidRDefault="005F411D" w:rsidP="00006200">
            <w:pPr>
              <w:pStyle w:val="ACLTextFirstLine"/>
              <w:ind w:firstLine="0"/>
              <w:rPr>
                <w:lang w:val="de-DE"/>
              </w:rPr>
            </w:pPr>
            <w:r w:rsidRPr="004D467D">
              <w:rPr>
                <w:lang w:val="de-DE"/>
              </w:rPr>
              <w:t>EIGENNAMEN</w:t>
            </w:r>
          </w:p>
        </w:tc>
        <w:tc>
          <w:tcPr>
            <w:tcW w:w="879" w:type="dxa"/>
          </w:tcPr>
          <w:p w14:paraId="526F364F" w14:textId="77777777" w:rsidR="005F411D" w:rsidRPr="004D467D" w:rsidRDefault="005F411D" w:rsidP="00006200">
            <w:pPr>
              <w:pStyle w:val="ACLTextFirstLine"/>
              <w:ind w:firstLine="0"/>
              <w:rPr>
                <w:lang w:val="de-DE"/>
              </w:rPr>
            </w:pPr>
          </w:p>
        </w:tc>
        <w:tc>
          <w:tcPr>
            <w:tcW w:w="854" w:type="dxa"/>
          </w:tcPr>
          <w:p w14:paraId="0F835DD4" w14:textId="77777777" w:rsidR="005F411D" w:rsidRPr="004D467D" w:rsidRDefault="005F411D" w:rsidP="00006200">
            <w:pPr>
              <w:pStyle w:val="ACLTextFirstLine"/>
              <w:ind w:firstLine="0"/>
              <w:rPr>
                <w:lang w:val="de-DE"/>
              </w:rPr>
            </w:pPr>
          </w:p>
        </w:tc>
        <w:tc>
          <w:tcPr>
            <w:tcW w:w="854" w:type="dxa"/>
          </w:tcPr>
          <w:p w14:paraId="3DB33B6C" w14:textId="77777777" w:rsidR="005F411D" w:rsidRPr="004D467D" w:rsidRDefault="005F411D" w:rsidP="00006200">
            <w:pPr>
              <w:pStyle w:val="ACLTextFirstLine"/>
              <w:ind w:firstLine="0"/>
              <w:rPr>
                <w:lang w:val="de-DE"/>
              </w:rPr>
            </w:pPr>
          </w:p>
        </w:tc>
        <w:tc>
          <w:tcPr>
            <w:tcW w:w="854" w:type="dxa"/>
          </w:tcPr>
          <w:p w14:paraId="1FFB7AEC" w14:textId="77777777" w:rsidR="005F411D" w:rsidRPr="004D467D" w:rsidRDefault="005F411D" w:rsidP="00006200">
            <w:pPr>
              <w:pStyle w:val="ACLTextFirstLine"/>
              <w:ind w:firstLine="0"/>
              <w:rPr>
                <w:lang w:val="de-DE"/>
              </w:rPr>
            </w:pPr>
          </w:p>
        </w:tc>
      </w:tr>
      <w:tr w:rsidR="005F411D" w:rsidRPr="004D467D" w14:paraId="4C728F0B" w14:textId="77777777" w:rsidTr="00006200">
        <w:trPr>
          <w:trHeight w:val="266"/>
        </w:trPr>
        <w:tc>
          <w:tcPr>
            <w:tcW w:w="3083" w:type="dxa"/>
          </w:tcPr>
          <w:p w14:paraId="6D8C92A2" w14:textId="77777777" w:rsidR="005F411D" w:rsidRPr="004D467D" w:rsidRDefault="005F411D" w:rsidP="00006200">
            <w:pPr>
              <w:pStyle w:val="ACLTextFirstLine"/>
              <w:ind w:firstLine="0"/>
              <w:rPr>
                <w:lang w:val="de-DE"/>
              </w:rPr>
            </w:pPr>
            <w:r w:rsidRPr="004D467D">
              <w:rPr>
                <w:lang w:val="de-DE"/>
              </w:rPr>
              <w:t>EIGENNAMEN_NICHT</w:t>
            </w:r>
          </w:p>
        </w:tc>
        <w:tc>
          <w:tcPr>
            <w:tcW w:w="879" w:type="dxa"/>
          </w:tcPr>
          <w:p w14:paraId="44E253AD" w14:textId="77777777" w:rsidR="005F411D" w:rsidRPr="004D467D" w:rsidRDefault="005F411D" w:rsidP="00006200">
            <w:pPr>
              <w:pStyle w:val="ACLTextFirstLine"/>
              <w:ind w:firstLine="0"/>
              <w:rPr>
                <w:lang w:val="de-DE"/>
              </w:rPr>
            </w:pPr>
          </w:p>
        </w:tc>
        <w:tc>
          <w:tcPr>
            <w:tcW w:w="854" w:type="dxa"/>
          </w:tcPr>
          <w:p w14:paraId="39B0F33B" w14:textId="77777777" w:rsidR="005F411D" w:rsidRPr="004D467D" w:rsidRDefault="005F411D" w:rsidP="00006200">
            <w:pPr>
              <w:pStyle w:val="ACLTextFirstLine"/>
              <w:ind w:firstLine="0"/>
              <w:rPr>
                <w:lang w:val="de-DE"/>
              </w:rPr>
            </w:pPr>
          </w:p>
        </w:tc>
        <w:tc>
          <w:tcPr>
            <w:tcW w:w="854" w:type="dxa"/>
          </w:tcPr>
          <w:p w14:paraId="5470010A" w14:textId="77777777" w:rsidR="005F411D" w:rsidRPr="004D467D" w:rsidRDefault="005F411D" w:rsidP="00006200">
            <w:pPr>
              <w:pStyle w:val="ACLTextFirstLine"/>
              <w:ind w:firstLine="0"/>
              <w:rPr>
                <w:lang w:val="de-DE"/>
              </w:rPr>
            </w:pPr>
          </w:p>
        </w:tc>
        <w:tc>
          <w:tcPr>
            <w:tcW w:w="854" w:type="dxa"/>
          </w:tcPr>
          <w:p w14:paraId="67E4B7F8" w14:textId="77777777" w:rsidR="005F411D" w:rsidRPr="004D467D" w:rsidRDefault="005F411D" w:rsidP="00006200">
            <w:pPr>
              <w:pStyle w:val="ACLTextFirstLine"/>
              <w:ind w:firstLine="0"/>
              <w:rPr>
                <w:lang w:val="de-DE"/>
              </w:rPr>
            </w:pPr>
          </w:p>
        </w:tc>
      </w:tr>
      <w:tr w:rsidR="005F411D" w:rsidRPr="004D467D" w14:paraId="6EBBFECB" w14:textId="77777777" w:rsidTr="00006200">
        <w:trPr>
          <w:trHeight w:val="266"/>
        </w:trPr>
        <w:tc>
          <w:tcPr>
            <w:tcW w:w="3083" w:type="dxa"/>
          </w:tcPr>
          <w:p w14:paraId="61E66CB0" w14:textId="77777777" w:rsidR="005F411D" w:rsidRPr="004D467D" w:rsidRDefault="005F411D" w:rsidP="00006200">
            <w:pPr>
              <w:pStyle w:val="ACLTextFirstLine"/>
              <w:ind w:firstLine="0"/>
              <w:rPr>
                <w:lang w:val="de-DE"/>
              </w:rPr>
            </w:pPr>
            <w:r w:rsidRPr="004D467D">
              <w:rPr>
                <w:lang w:val="de-DE"/>
              </w:rPr>
              <w:t>REDEWENDUNGEN</w:t>
            </w:r>
          </w:p>
        </w:tc>
        <w:tc>
          <w:tcPr>
            <w:tcW w:w="879" w:type="dxa"/>
          </w:tcPr>
          <w:p w14:paraId="5FE49804" w14:textId="77777777" w:rsidR="005F411D" w:rsidRPr="004D467D" w:rsidRDefault="005F411D" w:rsidP="00006200">
            <w:pPr>
              <w:pStyle w:val="ACLTextFirstLine"/>
              <w:ind w:firstLine="0"/>
              <w:rPr>
                <w:lang w:val="de-DE"/>
              </w:rPr>
            </w:pPr>
          </w:p>
        </w:tc>
        <w:tc>
          <w:tcPr>
            <w:tcW w:w="854" w:type="dxa"/>
          </w:tcPr>
          <w:p w14:paraId="5FA8C9DC" w14:textId="77777777" w:rsidR="005F411D" w:rsidRPr="004D467D" w:rsidRDefault="005F411D" w:rsidP="00006200">
            <w:pPr>
              <w:pStyle w:val="ACLTextFirstLine"/>
              <w:ind w:firstLine="0"/>
              <w:rPr>
                <w:lang w:val="de-DE"/>
              </w:rPr>
            </w:pPr>
          </w:p>
        </w:tc>
        <w:tc>
          <w:tcPr>
            <w:tcW w:w="854" w:type="dxa"/>
          </w:tcPr>
          <w:p w14:paraId="6954F927" w14:textId="77777777" w:rsidR="005F411D" w:rsidRPr="004D467D" w:rsidRDefault="005F411D" w:rsidP="00006200">
            <w:pPr>
              <w:pStyle w:val="ACLTextFirstLine"/>
              <w:ind w:firstLine="0"/>
              <w:rPr>
                <w:lang w:val="de-DE"/>
              </w:rPr>
            </w:pPr>
          </w:p>
        </w:tc>
        <w:tc>
          <w:tcPr>
            <w:tcW w:w="854" w:type="dxa"/>
          </w:tcPr>
          <w:p w14:paraId="7BE72D26" w14:textId="77777777" w:rsidR="005F411D" w:rsidRPr="004D467D" w:rsidRDefault="005F411D" w:rsidP="00006200">
            <w:pPr>
              <w:pStyle w:val="ACLTextFirstLine"/>
              <w:ind w:firstLine="0"/>
              <w:rPr>
                <w:lang w:val="de-DE"/>
              </w:rPr>
            </w:pPr>
          </w:p>
        </w:tc>
      </w:tr>
      <w:tr w:rsidR="005F411D" w:rsidRPr="004D467D" w14:paraId="3D991994" w14:textId="77777777" w:rsidTr="00006200">
        <w:trPr>
          <w:trHeight w:val="266"/>
        </w:trPr>
        <w:tc>
          <w:tcPr>
            <w:tcW w:w="3083" w:type="dxa"/>
          </w:tcPr>
          <w:p w14:paraId="3D2A927B" w14:textId="77777777" w:rsidR="005F411D" w:rsidRPr="004D467D" w:rsidRDefault="005F411D" w:rsidP="00006200">
            <w:pPr>
              <w:pStyle w:val="ACLTextFirstLine"/>
              <w:ind w:firstLine="0"/>
              <w:rPr>
                <w:lang w:val="de-DE"/>
              </w:rPr>
            </w:pPr>
            <w:r w:rsidRPr="004D467D">
              <w:rPr>
                <w:lang w:val="de-DE"/>
              </w:rPr>
              <w:t>REDEWENDUNGEN_NICHT</w:t>
            </w:r>
          </w:p>
        </w:tc>
        <w:tc>
          <w:tcPr>
            <w:tcW w:w="879" w:type="dxa"/>
          </w:tcPr>
          <w:p w14:paraId="25423F58" w14:textId="77777777" w:rsidR="005F411D" w:rsidRPr="004D467D" w:rsidRDefault="005F411D" w:rsidP="00006200">
            <w:pPr>
              <w:pStyle w:val="ACLTextFirstLine"/>
              <w:ind w:firstLine="0"/>
              <w:rPr>
                <w:lang w:val="de-DE"/>
              </w:rPr>
            </w:pPr>
          </w:p>
        </w:tc>
        <w:tc>
          <w:tcPr>
            <w:tcW w:w="854" w:type="dxa"/>
          </w:tcPr>
          <w:p w14:paraId="7984D175" w14:textId="77777777" w:rsidR="005F411D" w:rsidRPr="004D467D" w:rsidRDefault="005F411D" w:rsidP="00006200">
            <w:pPr>
              <w:pStyle w:val="ACLTextFirstLine"/>
              <w:ind w:firstLine="0"/>
              <w:rPr>
                <w:lang w:val="de-DE"/>
              </w:rPr>
            </w:pPr>
          </w:p>
        </w:tc>
        <w:tc>
          <w:tcPr>
            <w:tcW w:w="854" w:type="dxa"/>
          </w:tcPr>
          <w:p w14:paraId="77646212" w14:textId="77777777" w:rsidR="005F411D" w:rsidRPr="004D467D" w:rsidRDefault="005F411D" w:rsidP="00006200">
            <w:pPr>
              <w:pStyle w:val="ACLTextFirstLine"/>
              <w:ind w:firstLine="0"/>
              <w:rPr>
                <w:lang w:val="de-DE"/>
              </w:rPr>
            </w:pPr>
          </w:p>
        </w:tc>
        <w:tc>
          <w:tcPr>
            <w:tcW w:w="854" w:type="dxa"/>
          </w:tcPr>
          <w:p w14:paraId="61135462" w14:textId="77777777" w:rsidR="005F411D" w:rsidRPr="004D467D" w:rsidRDefault="005F411D" w:rsidP="00006200">
            <w:pPr>
              <w:pStyle w:val="ACLTextFirstLine"/>
              <w:ind w:firstLine="0"/>
              <w:rPr>
                <w:lang w:val="de-DE"/>
              </w:rPr>
            </w:pPr>
          </w:p>
        </w:tc>
      </w:tr>
    </w:tbl>
    <w:p w14:paraId="357724C6" w14:textId="0BD1FE55" w:rsidR="005F411D" w:rsidRPr="004D467D" w:rsidRDefault="007E62E0" w:rsidP="005F411D">
      <w:pPr>
        <w:rPr>
          <w:rFonts w:ascii="Times New Roman" w:hAnsi="Times New Roman" w:cs="Times New Roman"/>
          <w:lang w:val="de-DE"/>
        </w:rPr>
      </w:pPr>
      <w:r w:rsidRPr="004D467D">
        <w:rPr>
          <w:rFonts w:ascii="Times New Roman" w:hAnsi="Times New Roman" w:cs="Times New Roman"/>
          <w:lang w:val="de-DE"/>
        </w:rPr>
        <w:t>Tabelle test</w:t>
      </w:r>
    </w:p>
    <w:tbl>
      <w:tblPr>
        <w:tblStyle w:val="Grilledutableau"/>
        <w:tblW w:w="6524" w:type="dxa"/>
        <w:tblLook w:val="04A0" w:firstRow="1" w:lastRow="0" w:firstColumn="1" w:lastColumn="0" w:noHBand="0" w:noVBand="1"/>
      </w:tblPr>
      <w:tblGrid>
        <w:gridCol w:w="3083"/>
        <w:gridCol w:w="875"/>
        <w:gridCol w:w="850"/>
        <w:gridCol w:w="866"/>
        <w:gridCol w:w="850"/>
      </w:tblGrid>
      <w:tr w:rsidR="005F411D" w:rsidRPr="004D467D" w14:paraId="740F944A" w14:textId="77777777" w:rsidTr="00006200">
        <w:tc>
          <w:tcPr>
            <w:tcW w:w="3083" w:type="dxa"/>
          </w:tcPr>
          <w:p w14:paraId="36CA89E3" w14:textId="77777777" w:rsidR="005F411D" w:rsidRPr="004D467D" w:rsidRDefault="005F411D" w:rsidP="00006200">
            <w:pPr>
              <w:pStyle w:val="ACLTextFirstLine"/>
              <w:ind w:firstLine="0"/>
              <w:rPr>
                <w:lang w:val="de-DE"/>
              </w:rPr>
            </w:pPr>
            <w:r w:rsidRPr="004D467D">
              <w:rPr>
                <w:lang w:val="de-DE"/>
              </w:rPr>
              <w:t>ART</w:t>
            </w:r>
          </w:p>
        </w:tc>
        <w:tc>
          <w:tcPr>
            <w:tcW w:w="875" w:type="dxa"/>
          </w:tcPr>
          <w:p w14:paraId="131887A9" w14:textId="77777777" w:rsidR="005F411D" w:rsidRPr="004D467D" w:rsidRDefault="005F411D" w:rsidP="00006200">
            <w:pPr>
              <w:pStyle w:val="ACLTextFirstLine"/>
              <w:ind w:firstLine="0"/>
              <w:rPr>
                <w:lang w:val="de-DE"/>
              </w:rPr>
            </w:pPr>
            <w:r w:rsidRPr="004D467D">
              <w:rPr>
                <w:lang w:val="de-DE"/>
              </w:rPr>
              <w:t>B1_EN</w:t>
            </w:r>
          </w:p>
        </w:tc>
        <w:tc>
          <w:tcPr>
            <w:tcW w:w="850" w:type="dxa"/>
          </w:tcPr>
          <w:p w14:paraId="2F1908BB" w14:textId="77777777" w:rsidR="005F411D" w:rsidRPr="004D467D" w:rsidRDefault="005F411D" w:rsidP="00006200">
            <w:pPr>
              <w:pStyle w:val="ACLTextFirstLine"/>
              <w:ind w:firstLine="0"/>
              <w:rPr>
                <w:lang w:val="de-DE"/>
              </w:rPr>
            </w:pPr>
            <w:r w:rsidRPr="004D467D">
              <w:rPr>
                <w:lang w:val="de-DE"/>
              </w:rPr>
              <w:t>B1_FR</w:t>
            </w:r>
          </w:p>
        </w:tc>
        <w:tc>
          <w:tcPr>
            <w:tcW w:w="866" w:type="dxa"/>
          </w:tcPr>
          <w:p w14:paraId="6E70B975" w14:textId="77777777" w:rsidR="005F411D" w:rsidRPr="004D467D" w:rsidRDefault="005F411D" w:rsidP="00006200">
            <w:pPr>
              <w:pStyle w:val="ACLTextFirstLine"/>
              <w:ind w:firstLine="0"/>
              <w:rPr>
                <w:lang w:val="de-DE"/>
              </w:rPr>
            </w:pPr>
            <w:r w:rsidRPr="004D467D">
              <w:rPr>
                <w:lang w:val="de-DE"/>
              </w:rPr>
              <w:t>B2_EN</w:t>
            </w:r>
          </w:p>
        </w:tc>
        <w:tc>
          <w:tcPr>
            <w:tcW w:w="850" w:type="dxa"/>
          </w:tcPr>
          <w:p w14:paraId="7587C14D" w14:textId="77777777" w:rsidR="005F411D" w:rsidRPr="004D467D" w:rsidRDefault="005F411D" w:rsidP="00006200">
            <w:pPr>
              <w:pStyle w:val="ACLTextFirstLine"/>
              <w:ind w:firstLine="0"/>
              <w:rPr>
                <w:lang w:val="de-DE"/>
              </w:rPr>
            </w:pPr>
            <w:r w:rsidRPr="004D467D">
              <w:rPr>
                <w:lang w:val="de-DE"/>
              </w:rPr>
              <w:t>B2_FR</w:t>
            </w:r>
          </w:p>
        </w:tc>
      </w:tr>
      <w:tr w:rsidR="005F411D" w:rsidRPr="004D467D" w14:paraId="1629DEFF" w14:textId="77777777" w:rsidTr="00006200">
        <w:tc>
          <w:tcPr>
            <w:tcW w:w="3083" w:type="dxa"/>
          </w:tcPr>
          <w:p w14:paraId="14B8DBB0" w14:textId="77777777" w:rsidR="005F411D" w:rsidRPr="004D467D" w:rsidRDefault="005F411D" w:rsidP="00006200">
            <w:pPr>
              <w:pStyle w:val="ACLTextFirstLine"/>
              <w:ind w:firstLine="0"/>
              <w:rPr>
                <w:lang w:val="de-DE" w:eastAsia="ja-JP"/>
              </w:rPr>
            </w:pPr>
            <w:r w:rsidRPr="004D467D">
              <w:rPr>
                <w:lang w:val="de-DE"/>
              </w:rPr>
              <w:t>EINFACH</w:t>
            </w:r>
          </w:p>
        </w:tc>
        <w:tc>
          <w:tcPr>
            <w:tcW w:w="875" w:type="dxa"/>
          </w:tcPr>
          <w:p w14:paraId="12D0ABB5" w14:textId="77777777" w:rsidR="005F411D" w:rsidRPr="004D467D" w:rsidRDefault="005F411D" w:rsidP="00006200">
            <w:pPr>
              <w:pStyle w:val="ACLTextFirstLine"/>
              <w:ind w:firstLine="0"/>
              <w:rPr>
                <w:lang w:val="de-DE"/>
              </w:rPr>
            </w:pPr>
          </w:p>
        </w:tc>
        <w:tc>
          <w:tcPr>
            <w:tcW w:w="850" w:type="dxa"/>
          </w:tcPr>
          <w:p w14:paraId="6A57FE24" w14:textId="77777777" w:rsidR="005F411D" w:rsidRPr="004D467D" w:rsidRDefault="005F411D" w:rsidP="00006200">
            <w:pPr>
              <w:pStyle w:val="ACLTextFirstLine"/>
              <w:ind w:firstLine="0"/>
              <w:rPr>
                <w:lang w:val="de-DE"/>
              </w:rPr>
            </w:pPr>
          </w:p>
        </w:tc>
        <w:tc>
          <w:tcPr>
            <w:tcW w:w="866" w:type="dxa"/>
          </w:tcPr>
          <w:p w14:paraId="4CBD9E8B" w14:textId="77777777" w:rsidR="005F411D" w:rsidRPr="004D467D" w:rsidRDefault="005F411D" w:rsidP="00006200">
            <w:pPr>
              <w:pStyle w:val="ACLTextFirstLine"/>
              <w:ind w:firstLine="0"/>
              <w:rPr>
                <w:lang w:val="de-DE"/>
              </w:rPr>
            </w:pPr>
          </w:p>
        </w:tc>
        <w:tc>
          <w:tcPr>
            <w:tcW w:w="850" w:type="dxa"/>
          </w:tcPr>
          <w:p w14:paraId="217810D1" w14:textId="77777777" w:rsidR="005F411D" w:rsidRPr="004D467D" w:rsidRDefault="005F411D" w:rsidP="00006200">
            <w:pPr>
              <w:pStyle w:val="ACLTextFirstLine"/>
              <w:ind w:firstLine="0"/>
              <w:rPr>
                <w:lang w:val="de-DE"/>
              </w:rPr>
            </w:pPr>
          </w:p>
        </w:tc>
      </w:tr>
      <w:tr w:rsidR="005F411D" w:rsidRPr="004D467D" w14:paraId="502FA313" w14:textId="77777777" w:rsidTr="00006200">
        <w:tc>
          <w:tcPr>
            <w:tcW w:w="3083" w:type="dxa"/>
          </w:tcPr>
          <w:p w14:paraId="5F5C9189" w14:textId="77777777" w:rsidR="005F411D" w:rsidRPr="004D467D" w:rsidRDefault="005F411D" w:rsidP="00006200">
            <w:pPr>
              <w:pStyle w:val="ACLTextFirstLine"/>
              <w:ind w:firstLine="0"/>
              <w:rPr>
                <w:lang w:val="de-DE"/>
              </w:rPr>
            </w:pPr>
            <w:r w:rsidRPr="004D467D">
              <w:rPr>
                <w:lang w:val="de-DE"/>
              </w:rPr>
              <w:t>EINFACH_NICHT</w:t>
            </w:r>
          </w:p>
        </w:tc>
        <w:tc>
          <w:tcPr>
            <w:tcW w:w="875" w:type="dxa"/>
          </w:tcPr>
          <w:p w14:paraId="7D4817BF" w14:textId="77777777" w:rsidR="005F411D" w:rsidRPr="004D467D" w:rsidRDefault="005F411D" w:rsidP="00006200">
            <w:pPr>
              <w:pStyle w:val="ACLTextFirstLine"/>
              <w:ind w:firstLine="0"/>
              <w:rPr>
                <w:lang w:val="de-DE"/>
              </w:rPr>
            </w:pPr>
          </w:p>
        </w:tc>
        <w:tc>
          <w:tcPr>
            <w:tcW w:w="850" w:type="dxa"/>
          </w:tcPr>
          <w:p w14:paraId="51C3F891" w14:textId="77777777" w:rsidR="005F411D" w:rsidRPr="004D467D" w:rsidRDefault="005F411D" w:rsidP="00006200">
            <w:pPr>
              <w:pStyle w:val="ACLTextFirstLine"/>
              <w:ind w:firstLine="0"/>
              <w:rPr>
                <w:lang w:val="de-DE"/>
              </w:rPr>
            </w:pPr>
          </w:p>
        </w:tc>
        <w:tc>
          <w:tcPr>
            <w:tcW w:w="866" w:type="dxa"/>
          </w:tcPr>
          <w:p w14:paraId="6623A804" w14:textId="77777777" w:rsidR="005F411D" w:rsidRPr="004D467D" w:rsidRDefault="005F411D" w:rsidP="00006200">
            <w:pPr>
              <w:pStyle w:val="ACLTextFirstLine"/>
              <w:ind w:firstLine="0"/>
              <w:rPr>
                <w:lang w:val="de-DE"/>
              </w:rPr>
            </w:pPr>
          </w:p>
        </w:tc>
        <w:tc>
          <w:tcPr>
            <w:tcW w:w="850" w:type="dxa"/>
          </w:tcPr>
          <w:p w14:paraId="00F19D64" w14:textId="77777777" w:rsidR="005F411D" w:rsidRPr="004D467D" w:rsidRDefault="005F411D" w:rsidP="00006200">
            <w:pPr>
              <w:pStyle w:val="ACLTextFirstLine"/>
              <w:ind w:firstLine="0"/>
              <w:rPr>
                <w:lang w:val="de-DE"/>
              </w:rPr>
            </w:pPr>
          </w:p>
        </w:tc>
      </w:tr>
      <w:tr w:rsidR="005F411D" w:rsidRPr="004D467D" w14:paraId="7DB81773" w14:textId="77777777" w:rsidTr="00006200">
        <w:tc>
          <w:tcPr>
            <w:tcW w:w="3083" w:type="dxa"/>
          </w:tcPr>
          <w:p w14:paraId="4E8FEE03" w14:textId="77777777" w:rsidR="005F411D" w:rsidRPr="004D467D" w:rsidRDefault="005F411D" w:rsidP="00006200">
            <w:pPr>
              <w:pStyle w:val="ACLTextFirstLine"/>
              <w:ind w:firstLine="0"/>
              <w:rPr>
                <w:lang w:val="de-DE"/>
              </w:rPr>
            </w:pPr>
            <w:r w:rsidRPr="004D467D">
              <w:rPr>
                <w:lang w:val="de-DE"/>
              </w:rPr>
              <w:t>ART</w:t>
            </w:r>
          </w:p>
        </w:tc>
        <w:tc>
          <w:tcPr>
            <w:tcW w:w="875" w:type="dxa"/>
          </w:tcPr>
          <w:p w14:paraId="02AAD3CB" w14:textId="77777777" w:rsidR="005F411D" w:rsidRPr="004D467D" w:rsidRDefault="005F411D" w:rsidP="00006200">
            <w:pPr>
              <w:pStyle w:val="ACLTextFirstLine"/>
              <w:ind w:firstLine="0"/>
              <w:rPr>
                <w:lang w:val="de-DE"/>
              </w:rPr>
            </w:pPr>
          </w:p>
        </w:tc>
        <w:tc>
          <w:tcPr>
            <w:tcW w:w="850" w:type="dxa"/>
          </w:tcPr>
          <w:p w14:paraId="6E8BB908" w14:textId="77777777" w:rsidR="005F411D" w:rsidRPr="004D467D" w:rsidRDefault="005F411D" w:rsidP="00006200">
            <w:pPr>
              <w:pStyle w:val="ACLTextFirstLine"/>
              <w:ind w:firstLine="0"/>
              <w:rPr>
                <w:lang w:val="de-DE"/>
              </w:rPr>
            </w:pPr>
          </w:p>
        </w:tc>
        <w:tc>
          <w:tcPr>
            <w:tcW w:w="866" w:type="dxa"/>
          </w:tcPr>
          <w:p w14:paraId="01466126" w14:textId="77777777" w:rsidR="005F411D" w:rsidRPr="004D467D" w:rsidRDefault="005F411D" w:rsidP="00006200">
            <w:pPr>
              <w:pStyle w:val="ACLTextFirstLine"/>
              <w:ind w:firstLine="0"/>
              <w:rPr>
                <w:lang w:val="de-DE"/>
              </w:rPr>
            </w:pPr>
          </w:p>
        </w:tc>
        <w:tc>
          <w:tcPr>
            <w:tcW w:w="850" w:type="dxa"/>
          </w:tcPr>
          <w:p w14:paraId="04098ECE" w14:textId="77777777" w:rsidR="005F411D" w:rsidRPr="004D467D" w:rsidRDefault="005F411D" w:rsidP="00006200">
            <w:pPr>
              <w:pStyle w:val="ACLTextFirstLine"/>
              <w:ind w:firstLine="0"/>
              <w:rPr>
                <w:lang w:val="de-DE"/>
              </w:rPr>
            </w:pPr>
          </w:p>
        </w:tc>
      </w:tr>
      <w:tr w:rsidR="005F411D" w:rsidRPr="004D467D" w14:paraId="7DE3C7C2" w14:textId="77777777" w:rsidTr="00006200">
        <w:tc>
          <w:tcPr>
            <w:tcW w:w="3083" w:type="dxa"/>
          </w:tcPr>
          <w:p w14:paraId="1A689F56" w14:textId="77777777" w:rsidR="005F411D" w:rsidRPr="004D467D" w:rsidRDefault="005F411D" w:rsidP="00006200">
            <w:pPr>
              <w:pStyle w:val="ACLTextFirstLine"/>
              <w:ind w:firstLine="0"/>
              <w:rPr>
                <w:lang w:val="de-DE"/>
              </w:rPr>
            </w:pPr>
            <w:r w:rsidRPr="004D467D">
              <w:rPr>
                <w:lang w:val="de-DE"/>
              </w:rPr>
              <w:t>ART_NICHT</w:t>
            </w:r>
          </w:p>
        </w:tc>
        <w:tc>
          <w:tcPr>
            <w:tcW w:w="875" w:type="dxa"/>
          </w:tcPr>
          <w:p w14:paraId="3AB56E66" w14:textId="77777777" w:rsidR="005F411D" w:rsidRPr="004D467D" w:rsidRDefault="005F411D" w:rsidP="00006200">
            <w:pPr>
              <w:pStyle w:val="ACLTextFirstLine"/>
              <w:ind w:firstLine="0"/>
              <w:rPr>
                <w:lang w:val="de-DE"/>
              </w:rPr>
            </w:pPr>
          </w:p>
        </w:tc>
        <w:tc>
          <w:tcPr>
            <w:tcW w:w="850" w:type="dxa"/>
          </w:tcPr>
          <w:p w14:paraId="5D5915D2" w14:textId="77777777" w:rsidR="005F411D" w:rsidRPr="004D467D" w:rsidRDefault="005F411D" w:rsidP="00006200">
            <w:pPr>
              <w:pStyle w:val="ACLTextFirstLine"/>
              <w:ind w:firstLine="0"/>
              <w:rPr>
                <w:lang w:val="de-DE"/>
              </w:rPr>
            </w:pPr>
          </w:p>
        </w:tc>
        <w:tc>
          <w:tcPr>
            <w:tcW w:w="866" w:type="dxa"/>
          </w:tcPr>
          <w:p w14:paraId="3DA7002B" w14:textId="77777777" w:rsidR="005F411D" w:rsidRPr="004D467D" w:rsidRDefault="005F411D" w:rsidP="00006200">
            <w:pPr>
              <w:pStyle w:val="ACLTextFirstLine"/>
              <w:ind w:firstLine="0"/>
              <w:rPr>
                <w:lang w:val="de-DE"/>
              </w:rPr>
            </w:pPr>
          </w:p>
        </w:tc>
        <w:tc>
          <w:tcPr>
            <w:tcW w:w="850" w:type="dxa"/>
          </w:tcPr>
          <w:p w14:paraId="4ABE3428" w14:textId="77777777" w:rsidR="005F411D" w:rsidRPr="004D467D" w:rsidRDefault="005F411D" w:rsidP="00006200">
            <w:pPr>
              <w:pStyle w:val="ACLTextFirstLine"/>
              <w:ind w:firstLine="0"/>
              <w:rPr>
                <w:lang w:val="de-DE"/>
              </w:rPr>
            </w:pPr>
          </w:p>
        </w:tc>
      </w:tr>
      <w:tr w:rsidR="005F411D" w:rsidRPr="004D467D" w14:paraId="25CAB501" w14:textId="77777777" w:rsidTr="00006200">
        <w:tc>
          <w:tcPr>
            <w:tcW w:w="3083" w:type="dxa"/>
          </w:tcPr>
          <w:p w14:paraId="26734687" w14:textId="77777777" w:rsidR="005F411D" w:rsidRPr="004D467D" w:rsidRDefault="005F411D" w:rsidP="00006200">
            <w:pPr>
              <w:pStyle w:val="ACLTextFirstLine"/>
              <w:ind w:firstLine="0"/>
              <w:rPr>
                <w:lang w:val="de-DE"/>
              </w:rPr>
            </w:pPr>
            <w:r w:rsidRPr="004D467D">
              <w:rPr>
                <w:lang w:val="de-DE"/>
              </w:rPr>
              <w:t>PREP</w:t>
            </w:r>
          </w:p>
        </w:tc>
        <w:tc>
          <w:tcPr>
            <w:tcW w:w="875" w:type="dxa"/>
          </w:tcPr>
          <w:p w14:paraId="2F6575D9" w14:textId="77777777" w:rsidR="005F411D" w:rsidRPr="004D467D" w:rsidRDefault="005F411D" w:rsidP="00006200">
            <w:pPr>
              <w:pStyle w:val="ACLTextFirstLine"/>
              <w:ind w:firstLine="0"/>
              <w:rPr>
                <w:lang w:val="de-DE"/>
              </w:rPr>
            </w:pPr>
          </w:p>
        </w:tc>
        <w:tc>
          <w:tcPr>
            <w:tcW w:w="850" w:type="dxa"/>
          </w:tcPr>
          <w:p w14:paraId="6266C046" w14:textId="77777777" w:rsidR="005F411D" w:rsidRPr="004D467D" w:rsidRDefault="005F411D" w:rsidP="00006200">
            <w:pPr>
              <w:pStyle w:val="ACLTextFirstLine"/>
              <w:ind w:firstLine="0"/>
              <w:rPr>
                <w:lang w:val="de-DE"/>
              </w:rPr>
            </w:pPr>
          </w:p>
        </w:tc>
        <w:tc>
          <w:tcPr>
            <w:tcW w:w="866" w:type="dxa"/>
          </w:tcPr>
          <w:p w14:paraId="1AEB3159" w14:textId="77777777" w:rsidR="005F411D" w:rsidRPr="004D467D" w:rsidRDefault="005F411D" w:rsidP="00006200">
            <w:pPr>
              <w:pStyle w:val="ACLTextFirstLine"/>
              <w:ind w:firstLine="0"/>
              <w:rPr>
                <w:lang w:val="de-DE"/>
              </w:rPr>
            </w:pPr>
          </w:p>
        </w:tc>
        <w:tc>
          <w:tcPr>
            <w:tcW w:w="850" w:type="dxa"/>
          </w:tcPr>
          <w:p w14:paraId="4BD0D6BC" w14:textId="77777777" w:rsidR="005F411D" w:rsidRPr="004D467D" w:rsidRDefault="005F411D" w:rsidP="00006200">
            <w:pPr>
              <w:pStyle w:val="ACLTextFirstLine"/>
              <w:ind w:firstLine="0"/>
              <w:rPr>
                <w:lang w:val="de-DE"/>
              </w:rPr>
            </w:pPr>
          </w:p>
        </w:tc>
      </w:tr>
      <w:tr w:rsidR="005F411D" w:rsidRPr="004D467D" w14:paraId="4B1850AA" w14:textId="77777777" w:rsidTr="00006200">
        <w:tc>
          <w:tcPr>
            <w:tcW w:w="3083" w:type="dxa"/>
          </w:tcPr>
          <w:p w14:paraId="6C8E9E82" w14:textId="77777777" w:rsidR="005F411D" w:rsidRPr="004D467D" w:rsidRDefault="005F411D" w:rsidP="00006200">
            <w:pPr>
              <w:pStyle w:val="ACLTextFirstLine"/>
              <w:ind w:firstLine="0"/>
              <w:rPr>
                <w:lang w:val="de-DE"/>
              </w:rPr>
            </w:pPr>
            <w:r w:rsidRPr="004D467D">
              <w:rPr>
                <w:lang w:val="de-DE"/>
              </w:rPr>
              <w:t>PREP_NICHT</w:t>
            </w:r>
          </w:p>
        </w:tc>
        <w:tc>
          <w:tcPr>
            <w:tcW w:w="875" w:type="dxa"/>
          </w:tcPr>
          <w:p w14:paraId="3663D571" w14:textId="77777777" w:rsidR="005F411D" w:rsidRPr="004D467D" w:rsidRDefault="005F411D" w:rsidP="00006200">
            <w:pPr>
              <w:pStyle w:val="ACLTextFirstLine"/>
              <w:ind w:firstLine="0"/>
              <w:rPr>
                <w:lang w:val="de-DE"/>
              </w:rPr>
            </w:pPr>
          </w:p>
        </w:tc>
        <w:tc>
          <w:tcPr>
            <w:tcW w:w="850" w:type="dxa"/>
          </w:tcPr>
          <w:p w14:paraId="2F001F67" w14:textId="77777777" w:rsidR="005F411D" w:rsidRPr="004D467D" w:rsidRDefault="005F411D" w:rsidP="00006200">
            <w:pPr>
              <w:pStyle w:val="ACLTextFirstLine"/>
              <w:ind w:firstLine="0"/>
              <w:rPr>
                <w:lang w:val="de-DE"/>
              </w:rPr>
            </w:pPr>
          </w:p>
        </w:tc>
        <w:tc>
          <w:tcPr>
            <w:tcW w:w="866" w:type="dxa"/>
          </w:tcPr>
          <w:p w14:paraId="32C1739B" w14:textId="77777777" w:rsidR="005F411D" w:rsidRPr="004D467D" w:rsidRDefault="005F411D" w:rsidP="00006200">
            <w:pPr>
              <w:pStyle w:val="ACLTextFirstLine"/>
              <w:ind w:firstLine="0"/>
              <w:rPr>
                <w:lang w:val="de-DE"/>
              </w:rPr>
            </w:pPr>
          </w:p>
        </w:tc>
        <w:tc>
          <w:tcPr>
            <w:tcW w:w="850" w:type="dxa"/>
          </w:tcPr>
          <w:p w14:paraId="427CDC32" w14:textId="77777777" w:rsidR="005F411D" w:rsidRPr="004D467D" w:rsidRDefault="005F411D" w:rsidP="00006200">
            <w:pPr>
              <w:pStyle w:val="ACLTextFirstLine"/>
              <w:ind w:firstLine="0"/>
              <w:rPr>
                <w:lang w:val="de-DE"/>
              </w:rPr>
            </w:pPr>
          </w:p>
        </w:tc>
      </w:tr>
      <w:tr w:rsidR="005F411D" w:rsidRPr="004D467D" w14:paraId="19AA5673" w14:textId="77777777" w:rsidTr="00006200">
        <w:tc>
          <w:tcPr>
            <w:tcW w:w="3083" w:type="dxa"/>
          </w:tcPr>
          <w:p w14:paraId="7EDB762D" w14:textId="77777777" w:rsidR="005F411D" w:rsidRPr="004D467D" w:rsidRDefault="005F411D" w:rsidP="00006200">
            <w:pPr>
              <w:pStyle w:val="ACLTextFirstLine"/>
              <w:ind w:firstLine="0"/>
              <w:rPr>
                <w:lang w:val="de-DE"/>
              </w:rPr>
            </w:pPr>
            <w:r w:rsidRPr="004D467D">
              <w:rPr>
                <w:lang w:val="de-DE"/>
              </w:rPr>
              <w:t>RECHTSCHREIBUNG</w:t>
            </w:r>
          </w:p>
        </w:tc>
        <w:tc>
          <w:tcPr>
            <w:tcW w:w="875" w:type="dxa"/>
          </w:tcPr>
          <w:p w14:paraId="4451962E" w14:textId="77777777" w:rsidR="005F411D" w:rsidRPr="004D467D" w:rsidRDefault="005F411D" w:rsidP="00006200">
            <w:pPr>
              <w:pStyle w:val="ACLTextFirstLine"/>
              <w:ind w:firstLine="0"/>
              <w:rPr>
                <w:lang w:val="de-DE"/>
              </w:rPr>
            </w:pPr>
          </w:p>
        </w:tc>
        <w:tc>
          <w:tcPr>
            <w:tcW w:w="850" w:type="dxa"/>
          </w:tcPr>
          <w:p w14:paraId="08FB49E4" w14:textId="77777777" w:rsidR="005F411D" w:rsidRPr="004D467D" w:rsidRDefault="005F411D" w:rsidP="00006200">
            <w:pPr>
              <w:pStyle w:val="ACLTextFirstLine"/>
              <w:ind w:firstLine="0"/>
              <w:rPr>
                <w:lang w:val="de-DE"/>
              </w:rPr>
            </w:pPr>
          </w:p>
        </w:tc>
        <w:tc>
          <w:tcPr>
            <w:tcW w:w="866" w:type="dxa"/>
          </w:tcPr>
          <w:p w14:paraId="2B4E67E0" w14:textId="77777777" w:rsidR="005F411D" w:rsidRPr="004D467D" w:rsidRDefault="005F411D" w:rsidP="00006200">
            <w:pPr>
              <w:pStyle w:val="ACLTextFirstLine"/>
              <w:ind w:firstLine="0"/>
              <w:rPr>
                <w:lang w:val="de-DE"/>
              </w:rPr>
            </w:pPr>
          </w:p>
        </w:tc>
        <w:tc>
          <w:tcPr>
            <w:tcW w:w="850" w:type="dxa"/>
          </w:tcPr>
          <w:p w14:paraId="79F3D11E" w14:textId="77777777" w:rsidR="005F411D" w:rsidRPr="004D467D" w:rsidRDefault="005F411D" w:rsidP="00006200">
            <w:pPr>
              <w:pStyle w:val="ACLTextFirstLine"/>
              <w:ind w:firstLine="0"/>
              <w:rPr>
                <w:lang w:val="de-DE"/>
              </w:rPr>
            </w:pPr>
          </w:p>
        </w:tc>
      </w:tr>
      <w:tr w:rsidR="005F411D" w:rsidRPr="004D467D" w14:paraId="02A8340B" w14:textId="77777777" w:rsidTr="00006200">
        <w:tc>
          <w:tcPr>
            <w:tcW w:w="3083" w:type="dxa"/>
          </w:tcPr>
          <w:p w14:paraId="36C3387E" w14:textId="77777777" w:rsidR="005F411D" w:rsidRPr="004D467D" w:rsidRDefault="005F411D" w:rsidP="00006200">
            <w:pPr>
              <w:pStyle w:val="ACLTextFirstLine"/>
              <w:ind w:firstLine="0"/>
              <w:rPr>
                <w:lang w:val="de-DE"/>
              </w:rPr>
            </w:pPr>
            <w:r w:rsidRPr="004D467D">
              <w:rPr>
                <w:lang w:val="de-DE"/>
              </w:rPr>
              <w:t>RECHTSCHREIBUNG_NICHT</w:t>
            </w:r>
          </w:p>
        </w:tc>
        <w:tc>
          <w:tcPr>
            <w:tcW w:w="875" w:type="dxa"/>
          </w:tcPr>
          <w:p w14:paraId="7A5B14E2" w14:textId="77777777" w:rsidR="005F411D" w:rsidRPr="004D467D" w:rsidRDefault="005F411D" w:rsidP="00006200">
            <w:pPr>
              <w:pStyle w:val="ACLTextFirstLine"/>
              <w:ind w:firstLine="0"/>
              <w:rPr>
                <w:lang w:val="de-DE"/>
              </w:rPr>
            </w:pPr>
          </w:p>
        </w:tc>
        <w:tc>
          <w:tcPr>
            <w:tcW w:w="850" w:type="dxa"/>
          </w:tcPr>
          <w:p w14:paraId="133D1D83" w14:textId="77777777" w:rsidR="005F411D" w:rsidRPr="004D467D" w:rsidRDefault="005F411D" w:rsidP="00006200">
            <w:pPr>
              <w:pStyle w:val="ACLTextFirstLine"/>
              <w:ind w:firstLine="0"/>
              <w:rPr>
                <w:lang w:val="de-DE"/>
              </w:rPr>
            </w:pPr>
          </w:p>
        </w:tc>
        <w:tc>
          <w:tcPr>
            <w:tcW w:w="866" w:type="dxa"/>
          </w:tcPr>
          <w:p w14:paraId="2AA1E45C" w14:textId="77777777" w:rsidR="005F411D" w:rsidRPr="004D467D" w:rsidRDefault="005F411D" w:rsidP="00006200">
            <w:pPr>
              <w:pStyle w:val="ACLTextFirstLine"/>
              <w:ind w:firstLine="0"/>
              <w:rPr>
                <w:lang w:val="de-DE"/>
              </w:rPr>
            </w:pPr>
          </w:p>
        </w:tc>
        <w:tc>
          <w:tcPr>
            <w:tcW w:w="850" w:type="dxa"/>
          </w:tcPr>
          <w:p w14:paraId="1FC278FD" w14:textId="77777777" w:rsidR="005F411D" w:rsidRPr="004D467D" w:rsidRDefault="005F411D" w:rsidP="00006200">
            <w:pPr>
              <w:pStyle w:val="ACLTextFirstLine"/>
              <w:ind w:firstLine="0"/>
              <w:rPr>
                <w:lang w:val="de-DE"/>
              </w:rPr>
            </w:pPr>
          </w:p>
        </w:tc>
      </w:tr>
      <w:tr w:rsidR="005F411D" w:rsidRPr="004D467D" w14:paraId="447F0D87" w14:textId="77777777" w:rsidTr="00006200">
        <w:tc>
          <w:tcPr>
            <w:tcW w:w="3083" w:type="dxa"/>
          </w:tcPr>
          <w:p w14:paraId="09E12AF8" w14:textId="77777777" w:rsidR="005F411D" w:rsidRPr="004D467D" w:rsidRDefault="005F411D" w:rsidP="00006200">
            <w:pPr>
              <w:pStyle w:val="ACLTextFirstLine"/>
              <w:ind w:firstLine="0"/>
              <w:rPr>
                <w:lang w:val="de-DE"/>
              </w:rPr>
            </w:pPr>
            <w:r w:rsidRPr="004D467D">
              <w:rPr>
                <w:lang w:val="de-DE"/>
              </w:rPr>
              <w:t>EIGENNAMEN</w:t>
            </w:r>
          </w:p>
        </w:tc>
        <w:tc>
          <w:tcPr>
            <w:tcW w:w="875" w:type="dxa"/>
          </w:tcPr>
          <w:p w14:paraId="1E3A1C94" w14:textId="77777777" w:rsidR="005F411D" w:rsidRPr="004D467D" w:rsidRDefault="005F411D" w:rsidP="00006200">
            <w:pPr>
              <w:pStyle w:val="ACLTextFirstLine"/>
              <w:ind w:firstLine="0"/>
              <w:rPr>
                <w:lang w:val="de-DE"/>
              </w:rPr>
            </w:pPr>
          </w:p>
        </w:tc>
        <w:tc>
          <w:tcPr>
            <w:tcW w:w="850" w:type="dxa"/>
          </w:tcPr>
          <w:p w14:paraId="366711E1" w14:textId="77777777" w:rsidR="005F411D" w:rsidRPr="004D467D" w:rsidRDefault="005F411D" w:rsidP="00006200">
            <w:pPr>
              <w:pStyle w:val="ACLTextFirstLine"/>
              <w:ind w:firstLine="0"/>
              <w:rPr>
                <w:lang w:val="de-DE"/>
              </w:rPr>
            </w:pPr>
          </w:p>
        </w:tc>
        <w:tc>
          <w:tcPr>
            <w:tcW w:w="866" w:type="dxa"/>
          </w:tcPr>
          <w:p w14:paraId="2B25B134" w14:textId="77777777" w:rsidR="005F411D" w:rsidRPr="004D467D" w:rsidRDefault="005F411D" w:rsidP="00006200">
            <w:pPr>
              <w:pStyle w:val="ACLTextFirstLine"/>
              <w:ind w:firstLine="0"/>
              <w:rPr>
                <w:lang w:val="de-DE"/>
              </w:rPr>
            </w:pPr>
          </w:p>
        </w:tc>
        <w:tc>
          <w:tcPr>
            <w:tcW w:w="850" w:type="dxa"/>
          </w:tcPr>
          <w:p w14:paraId="600BEC8F" w14:textId="77777777" w:rsidR="005F411D" w:rsidRPr="004D467D" w:rsidRDefault="005F411D" w:rsidP="00006200">
            <w:pPr>
              <w:pStyle w:val="ACLTextFirstLine"/>
              <w:ind w:firstLine="0"/>
              <w:rPr>
                <w:lang w:val="de-DE"/>
              </w:rPr>
            </w:pPr>
          </w:p>
        </w:tc>
      </w:tr>
      <w:tr w:rsidR="005F411D" w:rsidRPr="004D467D" w14:paraId="7FCA1B0C" w14:textId="77777777" w:rsidTr="00006200">
        <w:tc>
          <w:tcPr>
            <w:tcW w:w="3083" w:type="dxa"/>
          </w:tcPr>
          <w:p w14:paraId="5936DD3E" w14:textId="77777777" w:rsidR="005F411D" w:rsidRPr="004D467D" w:rsidRDefault="005F411D" w:rsidP="00006200">
            <w:pPr>
              <w:pStyle w:val="ACLTextFirstLine"/>
              <w:ind w:firstLine="0"/>
              <w:rPr>
                <w:lang w:val="de-DE"/>
              </w:rPr>
            </w:pPr>
            <w:r w:rsidRPr="004D467D">
              <w:rPr>
                <w:lang w:val="de-DE"/>
              </w:rPr>
              <w:t>EIGENNAMEN_NICHT</w:t>
            </w:r>
          </w:p>
        </w:tc>
        <w:tc>
          <w:tcPr>
            <w:tcW w:w="875" w:type="dxa"/>
          </w:tcPr>
          <w:p w14:paraId="28D26E43" w14:textId="77777777" w:rsidR="005F411D" w:rsidRPr="004D467D" w:rsidRDefault="005F411D" w:rsidP="00006200">
            <w:pPr>
              <w:pStyle w:val="ACLTextFirstLine"/>
              <w:ind w:firstLine="0"/>
              <w:rPr>
                <w:lang w:val="de-DE"/>
              </w:rPr>
            </w:pPr>
          </w:p>
        </w:tc>
        <w:tc>
          <w:tcPr>
            <w:tcW w:w="850" w:type="dxa"/>
          </w:tcPr>
          <w:p w14:paraId="2BDCD8E8" w14:textId="77777777" w:rsidR="005F411D" w:rsidRPr="004D467D" w:rsidRDefault="005F411D" w:rsidP="00006200">
            <w:pPr>
              <w:pStyle w:val="ACLTextFirstLine"/>
              <w:ind w:firstLine="0"/>
              <w:rPr>
                <w:lang w:val="de-DE"/>
              </w:rPr>
            </w:pPr>
          </w:p>
        </w:tc>
        <w:tc>
          <w:tcPr>
            <w:tcW w:w="866" w:type="dxa"/>
          </w:tcPr>
          <w:p w14:paraId="527A0A95" w14:textId="77777777" w:rsidR="005F411D" w:rsidRPr="004D467D" w:rsidRDefault="005F411D" w:rsidP="00006200">
            <w:pPr>
              <w:pStyle w:val="ACLTextFirstLine"/>
              <w:ind w:firstLine="0"/>
              <w:rPr>
                <w:lang w:val="de-DE"/>
              </w:rPr>
            </w:pPr>
          </w:p>
        </w:tc>
        <w:tc>
          <w:tcPr>
            <w:tcW w:w="850" w:type="dxa"/>
          </w:tcPr>
          <w:p w14:paraId="2EF4C8DA" w14:textId="77777777" w:rsidR="005F411D" w:rsidRPr="004D467D" w:rsidRDefault="005F411D" w:rsidP="00006200">
            <w:pPr>
              <w:pStyle w:val="ACLTextFirstLine"/>
              <w:ind w:firstLine="0"/>
              <w:rPr>
                <w:lang w:val="de-DE"/>
              </w:rPr>
            </w:pPr>
          </w:p>
        </w:tc>
      </w:tr>
      <w:tr w:rsidR="005F411D" w:rsidRPr="004D467D" w14:paraId="1961990F" w14:textId="77777777" w:rsidTr="00006200">
        <w:tc>
          <w:tcPr>
            <w:tcW w:w="3083" w:type="dxa"/>
          </w:tcPr>
          <w:p w14:paraId="077CA2FC" w14:textId="77777777" w:rsidR="005F411D" w:rsidRPr="004D467D" w:rsidRDefault="005F411D" w:rsidP="00006200">
            <w:pPr>
              <w:pStyle w:val="ACLTextFirstLine"/>
              <w:ind w:firstLine="0"/>
              <w:rPr>
                <w:lang w:val="de-DE"/>
              </w:rPr>
            </w:pPr>
            <w:r w:rsidRPr="004D467D">
              <w:rPr>
                <w:lang w:val="de-DE"/>
              </w:rPr>
              <w:t>REDEWENDUNGEN</w:t>
            </w:r>
          </w:p>
        </w:tc>
        <w:tc>
          <w:tcPr>
            <w:tcW w:w="875" w:type="dxa"/>
          </w:tcPr>
          <w:p w14:paraId="5385482E" w14:textId="77777777" w:rsidR="005F411D" w:rsidRPr="004D467D" w:rsidRDefault="005F411D" w:rsidP="00006200">
            <w:pPr>
              <w:pStyle w:val="ACLTextFirstLine"/>
              <w:ind w:firstLine="0"/>
              <w:rPr>
                <w:lang w:val="de-DE"/>
              </w:rPr>
            </w:pPr>
          </w:p>
        </w:tc>
        <w:tc>
          <w:tcPr>
            <w:tcW w:w="850" w:type="dxa"/>
          </w:tcPr>
          <w:p w14:paraId="3B2EF41D" w14:textId="77777777" w:rsidR="005F411D" w:rsidRPr="004D467D" w:rsidRDefault="005F411D" w:rsidP="00006200">
            <w:pPr>
              <w:pStyle w:val="ACLTextFirstLine"/>
              <w:ind w:firstLine="0"/>
              <w:rPr>
                <w:lang w:val="de-DE"/>
              </w:rPr>
            </w:pPr>
          </w:p>
        </w:tc>
        <w:tc>
          <w:tcPr>
            <w:tcW w:w="866" w:type="dxa"/>
          </w:tcPr>
          <w:p w14:paraId="1357C97D" w14:textId="77777777" w:rsidR="005F411D" w:rsidRPr="004D467D" w:rsidRDefault="005F411D" w:rsidP="00006200">
            <w:pPr>
              <w:pStyle w:val="ACLTextFirstLine"/>
              <w:ind w:firstLine="0"/>
              <w:rPr>
                <w:lang w:val="de-DE"/>
              </w:rPr>
            </w:pPr>
          </w:p>
        </w:tc>
        <w:tc>
          <w:tcPr>
            <w:tcW w:w="850" w:type="dxa"/>
          </w:tcPr>
          <w:p w14:paraId="29D988CB" w14:textId="77777777" w:rsidR="005F411D" w:rsidRPr="004D467D" w:rsidRDefault="005F411D" w:rsidP="00006200">
            <w:pPr>
              <w:pStyle w:val="ACLTextFirstLine"/>
              <w:ind w:firstLine="0"/>
              <w:rPr>
                <w:lang w:val="de-DE"/>
              </w:rPr>
            </w:pPr>
          </w:p>
        </w:tc>
      </w:tr>
      <w:tr w:rsidR="005F411D" w:rsidRPr="004D467D" w14:paraId="7E1F3192" w14:textId="77777777" w:rsidTr="00006200">
        <w:tc>
          <w:tcPr>
            <w:tcW w:w="3083" w:type="dxa"/>
          </w:tcPr>
          <w:p w14:paraId="50398899" w14:textId="77777777" w:rsidR="005F411D" w:rsidRPr="004D467D" w:rsidRDefault="005F411D" w:rsidP="00006200">
            <w:pPr>
              <w:pStyle w:val="ACLTextFirstLine"/>
              <w:ind w:firstLine="0"/>
              <w:rPr>
                <w:lang w:val="de-DE"/>
              </w:rPr>
            </w:pPr>
            <w:r w:rsidRPr="004D467D">
              <w:rPr>
                <w:lang w:val="de-DE"/>
              </w:rPr>
              <w:t>REDEWENDUNGEN_NICHT</w:t>
            </w:r>
          </w:p>
        </w:tc>
        <w:tc>
          <w:tcPr>
            <w:tcW w:w="875" w:type="dxa"/>
          </w:tcPr>
          <w:p w14:paraId="4A3A3F9B" w14:textId="77777777" w:rsidR="005F411D" w:rsidRPr="004D467D" w:rsidRDefault="005F411D" w:rsidP="00006200">
            <w:pPr>
              <w:pStyle w:val="ACLTextFirstLine"/>
              <w:ind w:firstLine="0"/>
              <w:rPr>
                <w:lang w:val="de-DE"/>
              </w:rPr>
            </w:pPr>
          </w:p>
        </w:tc>
        <w:tc>
          <w:tcPr>
            <w:tcW w:w="850" w:type="dxa"/>
          </w:tcPr>
          <w:p w14:paraId="37A6F7F9" w14:textId="77777777" w:rsidR="005F411D" w:rsidRPr="004D467D" w:rsidRDefault="005F411D" w:rsidP="00006200">
            <w:pPr>
              <w:pStyle w:val="ACLTextFirstLine"/>
              <w:ind w:firstLine="0"/>
              <w:rPr>
                <w:lang w:val="de-DE"/>
              </w:rPr>
            </w:pPr>
          </w:p>
        </w:tc>
        <w:tc>
          <w:tcPr>
            <w:tcW w:w="866" w:type="dxa"/>
          </w:tcPr>
          <w:p w14:paraId="1B83DD0E" w14:textId="77777777" w:rsidR="005F411D" w:rsidRPr="004D467D" w:rsidRDefault="005F411D" w:rsidP="00006200">
            <w:pPr>
              <w:pStyle w:val="ACLTextFirstLine"/>
              <w:ind w:firstLine="0"/>
              <w:rPr>
                <w:lang w:val="de-DE"/>
              </w:rPr>
            </w:pPr>
          </w:p>
        </w:tc>
        <w:tc>
          <w:tcPr>
            <w:tcW w:w="850" w:type="dxa"/>
          </w:tcPr>
          <w:p w14:paraId="2CC43482" w14:textId="77777777" w:rsidR="005F411D" w:rsidRPr="004D467D" w:rsidRDefault="005F411D" w:rsidP="00006200">
            <w:pPr>
              <w:pStyle w:val="ACLTextFirstLine"/>
              <w:ind w:firstLine="0"/>
              <w:rPr>
                <w:lang w:val="de-DE"/>
              </w:rPr>
            </w:pPr>
          </w:p>
        </w:tc>
      </w:tr>
    </w:tbl>
    <w:p w14:paraId="0DBD9FC9" w14:textId="6C5F11F4" w:rsidR="005F411D" w:rsidRPr="004D467D" w:rsidRDefault="007E62E0" w:rsidP="005F411D">
      <w:pPr>
        <w:rPr>
          <w:rFonts w:ascii="Times New Roman" w:hAnsi="Times New Roman" w:cs="Times New Roman"/>
          <w:lang w:val="de-DE"/>
        </w:rPr>
      </w:pPr>
      <w:r w:rsidRPr="004D467D">
        <w:rPr>
          <w:rFonts w:ascii="Times New Roman" w:hAnsi="Times New Roman" w:cs="Times New Roman"/>
          <w:lang w:val="de-DE"/>
        </w:rPr>
        <w:t>Tabelle test</w:t>
      </w:r>
    </w:p>
    <w:tbl>
      <w:tblPr>
        <w:tblStyle w:val="Grilledutableau"/>
        <w:tblW w:w="4816" w:type="dxa"/>
        <w:tblLook w:val="04A0" w:firstRow="1" w:lastRow="0" w:firstColumn="1" w:lastColumn="0" w:noHBand="0" w:noVBand="1"/>
      </w:tblPr>
      <w:tblGrid>
        <w:gridCol w:w="3083"/>
        <w:gridCol w:w="879"/>
        <w:gridCol w:w="854"/>
      </w:tblGrid>
      <w:tr w:rsidR="005F411D" w:rsidRPr="004D467D" w14:paraId="60C82319" w14:textId="77777777" w:rsidTr="00006200">
        <w:tc>
          <w:tcPr>
            <w:tcW w:w="3083" w:type="dxa"/>
          </w:tcPr>
          <w:p w14:paraId="3EA78B28"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3C924CA8" w14:textId="77777777" w:rsidR="005F411D" w:rsidRPr="004D467D" w:rsidRDefault="005F411D" w:rsidP="00006200">
            <w:pPr>
              <w:pStyle w:val="ACLTextFirstLine"/>
              <w:ind w:firstLine="0"/>
              <w:rPr>
                <w:lang w:val="de-DE"/>
              </w:rPr>
            </w:pPr>
            <w:r w:rsidRPr="004D467D">
              <w:rPr>
                <w:lang w:val="de-DE"/>
              </w:rPr>
              <w:t>C1_EN</w:t>
            </w:r>
          </w:p>
        </w:tc>
        <w:tc>
          <w:tcPr>
            <w:tcW w:w="854" w:type="dxa"/>
          </w:tcPr>
          <w:p w14:paraId="53939BAD" w14:textId="77777777" w:rsidR="005F411D" w:rsidRPr="004D467D" w:rsidRDefault="005F411D" w:rsidP="00006200">
            <w:pPr>
              <w:pStyle w:val="ACLTextFirstLine"/>
              <w:ind w:firstLine="0"/>
              <w:rPr>
                <w:lang w:val="de-DE"/>
              </w:rPr>
            </w:pPr>
            <w:r w:rsidRPr="004D467D">
              <w:rPr>
                <w:lang w:val="de-DE"/>
              </w:rPr>
              <w:t>1_FR</w:t>
            </w:r>
          </w:p>
        </w:tc>
      </w:tr>
      <w:tr w:rsidR="005F411D" w:rsidRPr="004D467D" w14:paraId="54DE6A6F" w14:textId="77777777" w:rsidTr="00006200">
        <w:tc>
          <w:tcPr>
            <w:tcW w:w="3083" w:type="dxa"/>
          </w:tcPr>
          <w:p w14:paraId="78F75B75" w14:textId="77777777" w:rsidR="005F411D" w:rsidRPr="004D467D" w:rsidRDefault="005F411D" w:rsidP="00006200">
            <w:pPr>
              <w:pStyle w:val="ACLTextFirstLine"/>
              <w:ind w:firstLine="0"/>
              <w:rPr>
                <w:lang w:val="de-DE" w:eastAsia="ja-JP"/>
              </w:rPr>
            </w:pPr>
            <w:r w:rsidRPr="004D467D">
              <w:rPr>
                <w:lang w:val="de-DE"/>
              </w:rPr>
              <w:t>EINFACH</w:t>
            </w:r>
          </w:p>
        </w:tc>
        <w:tc>
          <w:tcPr>
            <w:tcW w:w="879" w:type="dxa"/>
          </w:tcPr>
          <w:p w14:paraId="447C8E7D" w14:textId="77777777" w:rsidR="005F411D" w:rsidRPr="004D467D" w:rsidRDefault="005F411D" w:rsidP="00006200">
            <w:pPr>
              <w:pStyle w:val="ACLTextFirstLine"/>
              <w:ind w:firstLine="0"/>
              <w:rPr>
                <w:lang w:val="de-DE"/>
              </w:rPr>
            </w:pPr>
          </w:p>
        </w:tc>
        <w:tc>
          <w:tcPr>
            <w:tcW w:w="854" w:type="dxa"/>
          </w:tcPr>
          <w:p w14:paraId="79733C54" w14:textId="77777777" w:rsidR="005F411D" w:rsidRPr="004D467D" w:rsidRDefault="005F411D" w:rsidP="00006200">
            <w:pPr>
              <w:pStyle w:val="ACLTextFirstLine"/>
              <w:ind w:firstLine="0"/>
              <w:rPr>
                <w:lang w:val="de-DE"/>
              </w:rPr>
            </w:pPr>
          </w:p>
        </w:tc>
      </w:tr>
      <w:tr w:rsidR="005F411D" w:rsidRPr="004D467D" w14:paraId="015195ED" w14:textId="77777777" w:rsidTr="00006200">
        <w:tc>
          <w:tcPr>
            <w:tcW w:w="3083" w:type="dxa"/>
          </w:tcPr>
          <w:p w14:paraId="73A61131" w14:textId="77777777" w:rsidR="005F411D" w:rsidRPr="004D467D" w:rsidRDefault="005F411D" w:rsidP="00006200">
            <w:pPr>
              <w:pStyle w:val="ACLTextFirstLine"/>
              <w:ind w:firstLine="0"/>
              <w:rPr>
                <w:lang w:val="de-DE"/>
              </w:rPr>
            </w:pPr>
            <w:r w:rsidRPr="004D467D">
              <w:rPr>
                <w:lang w:val="de-DE"/>
              </w:rPr>
              <w:t>EINFACH_NICHT</w:t>
            </w:r>
          </w:p>
        </w:tc>
        <w:tc>
          <w:tcPr>
            <w:tcW w:w="879" w:type="dxa"/>
          </w:tcPr>
          <w:p w14:paraId="44EE8215" w14:textId="77777777" w:rsidR="005F411D" w:rsidRPr="004D467D" w:rsidRDefault="005F411D" w:rsidP="00006200">
            <w:pPr>
              <w:pStyle w:val="ACLTextFirstLine"/>
              <w:ind w:firstLine="0"/>
              <w:rPr>
                <w:lang w:val="de-DE"/>
              </w:rPr>
            </w:pPr>
          </w:p>
        </w:tc>
        <w:tc>
          <w:tcPr>
            <w:tcW w:w="854" w:type="dxa"/>
          </w:tcPr>
          <w:p w14:paraId="0D012E15" w14:textId="77777777" w:rsidR="005F411D" w:rsidRPr="004D467D" w:rsidRDefault="005F411D" w:rsidP="00006200">
            <w:pPr>
              <w:pStyle w:val="ACLTextFirstLine"/>
              <w:ind w:firstLine="0"/>
              <w:rPr>
                <w:lang w:val="de-DE"/>
              </w:rPr>
            </w:pPr>
          </w:p>
        </w:tc>
      </w:tr>
      <w:tr w:rsidR="005F411D" w:rsidRPr="004D467D" w14:paraId="5A43CB77" w14:textId="77777777" w:rsidTr="00006200">
        <w:tc>
          <w:tcPr>
            <w:tcW w:w="3083" w:type="dxa"/>
          </w:tcPr>
          <w:p w14:paraId="31F164B7" w14:textId="77777777" w:rsidR="005F411D" w:rsidRPr="004D467D" w:rsidRDefault="005F411D" w:rsidP="00006200">
            <w:pPr>
              <w:pStyle w:val="ACLTextFirstLine"/>
              <w:ind w:firstLine="0"/>
              <w:rPr>
                <w:lang w:val="de-DE"/>
              </w:rPr>
            </w:pPr>
            <w:r w:rsidRPr="004D467D">
              <w:rPr>
                <w:lang w:val="de-DE"/>
              </w:rPr>
              <w:t>ART</w:t>
            </w:r>
          </w:p>
        </w:tc>
        <w:tc>
          <w:tcPr>
            <w:tcW w:w="879" w:type="dxa"/>
          </w:tcPr>
          <w:p w14:paraId="14B17C21" w14:textId="77777777" w:rsidR="005F411D" w:rsidRPr="004D467D" w:rsidRDefault="005F411D" w:rsidP="00006200">
            <w:pPr>
              <w:pStyle w:val="ACLTextFirstLine"/>
              <w:ind w:firstLine="0"/>
              <w:rPr>
                <w:lang w:val="de-DE"/>
              </w:rPr>
            </w:pPr>
          </w:p>
        </w:tc>
        <w:tc>
          <w:tcPr>
            <w:tcW w:w="854" w:type="dxa"/>
          </w:tcPr>
          <w:p w14:paraId="77F3AD14" w14:textId="77777777" w:rsidR="005F411D" w:rsidRPr="004D467D" w:rsidRDefault="005F411D" w:rsidP="00006200">
            <w:pPr>
              <w:pStyle w:val="ACLTextFirstLine"/>
              <w:ind w:firstLine="0"/>
              <w:rPr>
                <w:lang w:val="de-DE"/>
              </w:rPr>
            </w:pPr>
          </w:p>
        </w:tc>
      </w:tr>
      <w:tr w:rsidR="005F411D" w:rsidRPr="004D467D" w14:paraId="6C74823F" w14:textId="77777777" w:rsidTr="00006200">
        <w:tc>
          <w:tcPr>
            <w:tcW w:w="3083" w:type="dxa"/>
          </w:tcPr>
          <w:p w14:paraId="75E18BBD" w14:textId="77777777" w:rsidR="005F411D" w:rsidRPr="004D467D" w:rsidRDefault="005F411D" w:rsidP="00006200">
            <w:pPr>
              <w:pStyle w:val="ACLTextFirstLine"/>
              <w:ind w:firstLine="0"/>
              <w:rPr>
                <w:lang w:val="de-DE"/>
              </w:rPr>
            </w:pPr>
            <w:r w:rsidRPr="004D467D">
              <w:rPr>
                <w:lang w:val="de-DE"/>
              </w:rPr>
              <w:t>ART_NICHT</w:t>
            </w:r>
          </w:p>
        </w:tc>
        <w:tc>
          <w:tcPr>
            <w:tcW w:w="879" w:type="dxa"/>
          </w:tcPr>
          <w:p w14:paraId="68BAC6FF" w14:textId="77777777" w:rsidR="005F411D" w:rsidRPr="004D467D" w:rsidRDefault="005F411D" w:rsidP="00006200">
            <w:pPr>
              <w:pStyle w:val="ACLTextFirstLine"/>
              <w:ind w:firstLine="0"/>
              <w:rPr>
                <w:lang w:val="de-DE"/>
              </w:rPr>
            </w:pPr>
          </w:p>
        </w:tc>
        <w:tc>
          <w:tcPr>
            <w:tcW w:w="854" w:type="dxa"/>
          </w:tcPr>
          <w:p w14:paraId="60710FB5" w14:textId="77777777" w:rsidR="005F411D" w:rsidRPr="004D467D" w:rsidRDefault="005F411D" w:rsidP="00006200">
            <w:pPr>
              <w:pStyle w:val="ACLTextFirstLine"/>
              <w:ind w:firstLine="0"/>
              <w:rPr>
                <w:lang w:val="de-DE"/>
              </w:rPr>
            </w:pPr>
          </w:p>
        </w:tc>
      </w:tr>
      <w:tr w:rsidR="005F411D" w:rsidRPr="004D467D" w14:paraId="0BEBAA53" w14:textId="77777777" w:rsidTr="00006200">
        <w:tc>
          <w:tcPr>
            <w:tcW w:w="3083" w:type="dxa"/>
          </w:tcPr>
          <w:p w14:paraId="4CB58F84" w14:textId="77777777" w:rsidR="005F411D" w:rsidRPr="004D467D" w:rsidRDefault="005F411D" w:rsidP="00006200">
            <w:pPr>
              <w:pStyle w:val="ACLTextFirstLine"/>
              <w:ind w:firstLine="0"/>
              <w:rPr>
                <w:lang w:val="de-DE"/>
              </w:rPr>
            </w:pPr>
            <w:r w:rsidRPr="004D467D">
              <w:rPr>
                <w:lang w:val="de-DE"/>
              </w:rPr>
              <w:t>PREP</w:t>
            </w:r>
          </w:p>
        </w:tc>
        <w:tc>
          <w:tcPr>
            <w:tcW w:w="879" w:type="dxa"/>
          </w:tcPr>
          <w:p w14:paraId="6C4F92B1" w14:textId="77777777" w:rsidR="005F411D" w:rsidRPr="004D467D" w:rsidRDefault="005F411D" w:rsidP="00006200">
            <w:pPr>
              <w:pStyle w:val="ACLTextFirstLine"/>
              <w:ind w:firstLine="0"/>
              <w:rPr>
                <w:lang w:val="de-DE"/>
              </w:rPr>
            </w:pPr>
          </w:p>
        </w:tc>
        <w:tc>
          <w:tcPr>
            <w:tcW w:w="854" w:type="dxa"/>
          </w:tcPr>
          <w:p w14:paraId="43BB850A" w14:textId="77777777" w:rsidR="005F411D" w:rsidRPr="004D467D" w:rsidRDefault="005F411D" w:rsidP="00006200">
            <w:pPr>
              <w:pStyle w:val="ACLTextFirstLine"/>
              <w:ind w:firstLine="0"/>
              <w:rPr>
                <w:lang w:val="de-DE"/>
              </w:rPr>
            </w:pPr>
          </w:p>
        </w:tc>
      </w:tr>
      <w:tr w:rsidR="005F411D" w:rsidRPr="004D467D" w14:paraId="03B25B9F" w14:textId="77777777" w:rsidTr="00006200">
        <w:tc>
          <w:tcPr>
            <w:tcW w:w="3083" w:type="dxa"/>
          </w:tcPr>
          <w:p w14:paraId="6AF1F5E3" w14:textId="77777777" w:rsidR="005F411D" w:rsidRPr="004D467D" w:rsidRDefault="005F411D" w:rsidP="00006200">
            <w:pPr>
              <w:pStyle w:val="ACLTextFirstLine"/>
              <w:ind w:firstLine="0"/>
              <w:rPr>
                <w:lang w:val="de-DE"/>
              </w:rPr>
            </w:pPr>
            <w:r w:rsidRPr="004D467D">
              <w:rPr>
                <w:lang w:val="de-DE"/>
              </w:rPr>
              <w:t>PREP_NICHT</w:t>
            </w:r>
          </w:p>
        </w:tc>
        <w:tc>
          <w:tcPr>
            <w:tcW w:w="879" w:type="dxa"/>
          </w:tcPr>
          <w:p w14:paraId="5F72E718" w14:textId="77777777" w:rsidR="005F411D" w:rsidRPr="004D467D" w:rsidRDefault="005F411D" w:rsidP="00006200">
            <w:pPr>
              <w:pStyle w:val="ACLTextFirstLine"/>
              <w:ind w:firstLine="0"/>
              <w:rPr>
                <w:lang w:val="de-DE"/>
              </w:rPr>
            </w:pPr>
          </w:p>
        </w:tc>
        <w:tc>
          <w:tcPr>
            <w:tcW w:w="854" w:type="dxa"/>
          </w:tcPr>
          <w:p w14:paraId="561877A2" w14:textId="77777777" w:rsidR="005F411D" w:rsidRPr="004D467D" w:rsidRDefault="005F411D" w:rsidP="00006200">
            <w:pPr>
              <w:pStyle w:val="ACLTextFirstLine"/>
              <w:ind w:firstLine="0"/>
              <w:rPr>
                <w:lang w:val="de-DE"/>
              </w:rPr>
            </w:pPr>
          </w:p>
        </w:tc>
      </w:tr>
      <w:tr w:rsidR="005F411D" w:rsidRPr="004D467D" w14:paraId="47D489D5" w14:textId="77777777" w:rsidTr="00006200">
        <w:tc>
          <w:tcPr>
            <w:tcW w:w="3083" w:type="dxa"/>
          </w:tcPr>
          <w:p w14:paraId="6C718719" w14:textId="77777777" w:rsidR="005F411D" w:rsidRPr="004D467D" w:rsidRDefault="005F411D" w:rsidP="00006200">
            <w:pPr>
              <w:pStyle w:val="ACLTextFirstLine"/>
              <w:ind w:firstLine="0"/>
              <w:rPr>
                <w:lang w:val="de-DE"/>
              </w:rPr>
            </w:pPr>
            <w:r w:rsidRPr="004D467D">
              <w:rPr>
                <w:lang w:val="de-DE"/>
              </w:rPr>
              <w:t>RECHTSCHREIBUNG</w:t>
            </w:r>
          </w:p>
        </w:tc>
        <w:tc>
          <w:tcPr>
            <w:tcW w:w="879" w:type="dxa"/>
          </w:tcPr>
          <w:p w14:paraId="5A58CDF4" w14:textId="77777777" w:rsidR="005F411D" w:rsidRPr="004D467D" w:rsidRDefault="005F411D" w:rsidP="00006200">
            <w:pPr>
              <w:pStyle w:val="ACLTextFirstLine"/>
              <w:ind w:firstLine="0"/>
              <w:rPr>
                <w:lang w:val="de-DE"/>
              </w:rPr>
            </w:pPr>
          </w:p>
        </w:tc>
        <w:tc>
          <w:tcPr>
            <w:tcW w:w="854" w:type="dxa"/>
          </w:tcPr>
          <w:p w14:paraId="1BE1FDDB" w14:textId="77777777" w:rsidR="005F411D" w:rsidRPr="004D467D" w:rsidRDefault="005F411D" w:rsidP="00006200">
            <w:pPr>
              <w:pStyle w:val="ACLTextFirstLine"/>
              <w:ind w:firstLine="0"/>
              <w:rPr>
                <w:lang w:val="de-DE"/>
              </w:rPr>
            </w:pPr>
          </w:p>
        </w:tc>
      </w:tr>
      <w:tr w:rsidR="005F411D" w:rsidRPr="004D467D" w14:paraId="75BFE0F1" w14:textId="77777777" w:rsidTr="00006200">
        <w:tc>
          <w:tcPr>
            <w:tcW w:w="3083" w:type="dxa"/>
          </w:tcPr>
          <w:p w14:paraId="3FB890F6" w14:textId="77777777" w:rsidR="005F411D" w:rsidRPr="004D467D" w:rsidRDefault="005F411D" w:rsidP="00006200">
            <w:pPr>
              <w:pStyle w:val="ACLTextFirstLine"/>
              <w:ind w:firstLine="0"/>
              <w:rPr>
                <w:lang w:val="de-DE"/>
              </w:rPr>
            </w:pPr>
            <w:r w:rsidRPr="004D467D">
              <w:rPr>
                <w:lang w:val="de-DE"/>
              </w:rPr>
              <w:t>RECHTSCHREIBUNG_NICHT</w:t>
            </w:r>
          </w:p>
        </w:tc>
        <w:tc>
          <w:tcPr>
            <w:tcW w:w="879" w:type="dxa"/>
          </w:tcPr>
          <w:p w14:paraId="269E0C61" w14:textId="77777777" w:rsidR="005F411D" w:rsidRPr="004D467D" w:rsidRDefault="005F411D" w:rsidP="00006200">
            <w:pPr>
              <w:pStyle w:val="ACLTextFirstLine"/>
              <w:ind w:firstLine="0"/>
              <w:rPr>
                <w:lang w:val="de-DE"/>
              </w:rPr>
            </w:pPr>
          </w:p>
        </w:tc>
        <w:tc>
          <w:tcPr>
            <w:tcW w:w="854" w:type="dxa"/>
          </w:tcPr>
          <w:p w14:paraId="184DA501" w14:textId="77777777" w:rsidR="005F411D" w:rsidRPr="004D467D" w:rsidRDefault="005F411D" w:rsidP="00006200">
            <w:pPr>
              <w:pStyle w:val="ACLTextFirstLine"/>
              <w:ind w:firstLine="0"/>
              <w:rPr>
                <w:lang w:val="de-DE"/>
              </w:rPr>
            </w:pPr>
          </w:p>
        </w:tc>
      </w:tr>
      <w:tr w:rsidR="005F411D" w:rsidRPr="004D467D" w14:paraId="6C8400F8" w14:textId="77777777" w:rsidTr="00006200">
        <w:tc>
          <w:tcPr>
            <w:tcW w:w="3083" w:type="dxa"/>
          </w:tcPr>
          <w:p w14:paraId="5D2565A0" w14:textId="77777777" w:rsidR="005F411D" w:rsidRPr="004D467D" w:rsidRDefault="005F411D" w:rsidP="00006200">
            <w:pPr>
              <w:pStyle w:val="ACLTextFirstLine"/>
              <w:ind w:firstLine="0"/>
              <w:rPr>
                <w:lang w:val="de-DE"/>
              </w:rPr>
            </w:pPr>
            <w:r w:rsidRPr="004D467D">
              <w:rPr>
                <w:lang w:val="de-DE"/>
              </w:rPr>
              <w:t>EIGENNAMEN</w:t>
            </w:r>
          </w:p>
        </w:tc>
        <w:tc>
          <w:tcPr>
            <w:tcW w:w="879" w:type="dxa"/>
          </w:tcPr>
          <w:p w14:paraId="7EB89080" w14:textId="77777777" w:rsidR="005F411D" w:rsidRPr="004D467D" w:rsidRDefault="005F411D" w:rsidP="00006200">
            <w:pPr>
              <w:pStyle w:val="ACLTextFirstLine"/>
              <w:ind w:firstLine="0"/>
              <w:rPr>
                <w:lang w:val="de-DE"/>
              </w:rPr>
            </w:pPr>
          </w:p>
        </w:tc>
        <w:tc>
          <w:tcPr>
            <w:tcW w:w="854" w:type="dxa"/>
          </w:tcPr>
          <w:p w14:paraId="098C757D" w14:textId="77777777" w:rsidR="005F411D" w:rsidRPr="004D467D" w:rsidRDefault="005F411D" w:rsidP="00006200">
            <w:pPr>
              <w:pStyle w:val="ACLTextFirstLine"/>
              <w:ind w:firstLine="0"/>
              <w:rPr>
                <w:lang w:val="de-DE"/>
              </w:rPr>
            </w:pPr>
          </w:p>
        </w:tc>
      </w:tr>
      <w:tr w:rsidR="005F411D" w:rsidRPr="004D467D" w14:paraId="6AAF4C27" w14:textId="77777777" w:rsidTr="00006200">
        <w:tc>
          <w:tcPr>
            <w:tcW w:w="3083" w:type="dxa"/>
          </w:tcPr>
          <w:p w14:paraId="1F260BA7" w14:textId="77777777" w:rsidR="005F411D" w:rsidRPr="004D467D" w:rsidRDefault="005F411D" w:rsidP="00006200">
            <w:pPr>
              <w:pStyle w:val="ACLTextFirstLine"/>
              <w:ind w:firstLine="0"/>
              <w:rPr>
                <w:lang w:val="de-DE"/>
              </w:rPr>
            </w:pPr>
            <w:r w:rsidRPr="004D467D">
              <w:rPr>
                <w:lang w:val="de-DE"/>
              </w:rPr>
              <w:t>EIGENNAMEN_NICHT</w:t>
            </w:r>
          </w:p>
        </w:tc>
        <w:tc>
          <w:tcPr>
            <w:tcW w:w="879" w:type="dxa"/>
          </w:tcPr>
          <w:p w14:paraId="1199CC2E" w14:textId="77777777" w:rsidR="005F411D" w:rsidRPr="004D467D" w:rsidRDefault="005F411D" w:rsidP="00006200">
            <w:pPr>
              <w:pStyle w:val="ACLTextFirstLine"/>
              <w:ind w:firstLine="0"/>
              <w:rPr>
                <w:lang w:val="de-DE"/>
              </w:rPr>
            </w:pPr>
          </w:p>
        </w:tc>
        <w:tc>
          <w:tcPr>
            <w:tcW w:w="854" w:type="dxa"/>
          </w:tcPr>
          <w:p w14:paraId="543AB143" w14:textId="77777777" w:rsidR="005F411D" w:rsidRPr="004D467D" w:rsidRDefault="005F411D" w:rsidP="00006200">
            <w:pPr>
              <w:pStyle w:val="ACLTextFirstLine"/>
              <w:ind w:firstLine="0"/>
              <w:rPr>
                <w:lang w:val="de-DE"/>
              </w:rPr>
            </w:pPr>
          </w:p>
        </w:tc>
      </w:tr>
      <w:tr w:rsidR="005F411D" w:rsidRPr="004D467D" w14:paraId="1513D418" w14:textId="77777777" w:rsidTr="00006200">
        <w:tc>
          <w:tcPr>
            <w:tcW w:w="3083" w:type="dxa"/>
          </w:tcPr>
          <w:p w14:paraId="620954D3" w14:textId="77777777" w:rsidR="005F411D" w:rsidRPr="004D467D" w:rsidRDefault="005F411D" w:rsidP="00006200">
            <w:pPr>
              <w:pStyle w:val="ACLTextFirstLine"/>
              <w:ind w:firstLine="0"/>
              <w:rPr>
                <w:lang w:val="de-DE"/>
              </w:rPr>
            </w:pPr>
            <w:r w:rsidRPr="004D467D">
              <w:rPr>
                <w:lang w:val="de-DE"/>
              </w:rPr>
              <w:t>REDEWENDUNGEN</w:t>
            </w:r>
          </w:p>
        </w:tc>
        <w:tc>
          <w:tcPr>
            <w:tcW w:w="879" w:type="dxa"/>
          </w:tcPr>
          <w:p w14:paraId="1B0808A2" w14:textId="77777777" w:rsidR="005F411D" w:rsidRPr="004D467D" w:rsidRDefault="005F411D" w:rsidP="00006200">
            <w:pPr>
              <w:pStyle w:val="ACLTextFirstLine"/>
              <w:ind w:firstLine="0"/>
              <w:rPr>
                <w:lang w:val="de-DE"/>
              </w:rPr>
            </w:pPr>
          </w:p>
        </w:tc>
        <w:tc>
          <w:tcPr>
            <w:tcW w:w="854" w:type="dxa"/>
          </w:tcPr>
          <w:p w14:paraId="1E3FEA7F" w14:textId="77777777" w:rsidR="005F411D" w:rsidRPr="004D467D" w:rsidRDefault="005F411D" w:rsidP="00006200">
            <w:pPr>
              <w:pStyle w:val="ACLTextFirstLine"/>
              <w:ind w:firstLine="0"/>
              <w:rPr>
                <w:lang w:val="de-DE"/>
              </w:rPr>
            </w:pPr>
          </w:p>
        </w:tc>
      </w:tr>
      <w:tr w:rsidR="005F411D" w:rsidRPr="004D467D" w14:paraId="4558A993" w14:textId="77777777" w:rsidTr="00006200">
        <w:tc>
          <w:tcPr>
            <w:tcW w:w="3083" w:type="dxa"/>
          </w:tcPr>
          <w:p w14:paraId="34BC5AE9" w14:textId="77777777" w:rsidR="005F411D" w:rsidRPr="004D467D" w:rsidRDefault="005F411D" w:rsidP="00006200">
            <w:pPr>
              <w:pStyle w:val="ACLTextFirstLine"/>
              <w:ind w:firstLine="0"/>
              <w:rPr>
                <w:lang w:val="de-DE"/>
              </w:rPr>
            </w:pPr>
            <w:r w:rsidRPr="004D467D">
              <w:rPr>
                <w:lang w:val="de-DE"/>
              </w:rPr>
              <w:t>REDEWENDUNGEN_NICHT</w:t>
            </w:r>
          </w:p>
        </w:tc>
        <w:tc>
          <w:tcPr>
            <w:tcW w:w="879" w:type="dxa"/>
          </w:tcPr>
          <w:p w14:paraId="38F86D58" w14:textId="77777777" w:rsidR="005F411D" w:rsidRPr="004D467D" w:rsidRDefault="005F411D" w:rsidP="00006200">
            <w:pPr>
              <w:pStyle w:val="ACLTextFirstLine"/>
              <w:ind w:firstLine="0"/>
              <w:rPr>
                <w:lang w:val="de-DE"/>
              </w:rPr>
            </w:pPr>
          </w:p>
        </w:tc>
        <w:tc>
          <w:tcPr>
            <w:tcW w:w="854" w:type="dxa"/>
          </w:tcPr>
          <w:p w14:paraId="2D87947F" w14:textId="77777777" w:rsidR="005F411D" w:rsidRPr="004D467D" w:rsidRDefault="005F411D" w:rsidP="00006200">
            <w:pPr>
              <w:pStyle w:val="ACLTextFirstLine"/>
              <w:ind w:firstLine="0"/>
              <w:rPr>
                <w:lang w:val="de-DE"/>
              </w:rPr>
            </w:pPr>
          </w:p>
        </w:tc>
      </w:tr>
    </w:tbl>
    <w:p w14:paraId="7FFAF751"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est</w:t>
      </w:r>
    </w:p>
    <w:p w14:paraId="756E3348" w14:textId="77777777" w:rsidR="005F411D" w:rsidRPr="004D467D" w:rsidRDefault="005F411D" w:rsidP="005F411D">
      <w:pPr>
        <w:rPr>
          <w:rFonts w:ascii="Times New Roman" w:hAnsi="Times New Roman" w:cs="Times New Roman"/>
          <w:lang w:val="de-DE"/>
        </w:rPr>
      </w:pPr>
    </w:p>
    <w:p w14:paraId="60D21C8B" w14:textId="5C30E625" w:rsidR="005F411D" w:rsidRPr="004D467D" w:rsidRDefault="005F411D">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4F99CD29" w14:textId="1AC4842E" w:rsidR="00CD15B1" w:rsidRPr="004D467D" w:rsidRDefault="00CD15B1" w:rsidP="00CD15B1">
      <w:pPr>
        <w:pStyle w:val="ACLReferencesHeader"/>
        <w:rPr>
          <w:lang w:val="de-DE"/>
        </w:rPr>
      </w:pPr>
      <w:r w:rsidRPr="004D467D">
        <w:rPr>
          <w:lang w:val="de-DE"/>
        </w:rPr>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lastRenderedPageBreak/>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3FB28" w14:textId="77777777" w:rsidR="00854B87" w:rsidRDefault="00854B87" w:rsidP="00667A63">
      <w:pPr>
        <w:spacing w:after="0" w:line="240" w:lineRule="auto"/>
      </w:pPr>
      <w:r>
        <w:separator/>
      </w:r>
    </w:p>
    <w:p w14:paraId="5186ECC5" w14:textId="77777777" w:rsidR="00854B87" w:rsidRDefault="00854B87"/>
  </w:endnote>
  <w:endnote w:type="continuationSeparator" w:id="0">
    <w:p w14:paraId="7886A246" w14:textId="77777777" w:rsidR="00854B87" w:rsidRDefault="00854B87" w:rsidP="00667A63">
      <w:pPr>
        <w:spacing w:after="0" w:line="240" w:lineRule="auto"/>
      </w:pPr>
      <w:r>
        <w:continuationSeparator/>
      </w:r>
    </w:p>
    <w:p w14:paraId="600C6079" w14:textId="77777777" w:rsidR="00854B87" w:rsidRDefault="00854B87"/>
    <w:p w14:paraId="55DDE456" w14:textId="77777777" w:rsidR="00854B87" w:rsidRDefault="00854B87">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ABF59A" w14:textId="77777777" w:rsidR="00854B87" w:rsidRDefault="00854B87" w:rsidP="00F422C2">
      <w:pPr>
        <w:spacing w:after="0" w:line="240" w:lineRule="auto"/>
        <w:contextualSpacing/>
      </w:pPr>
      <w:r>
        <w:separator/>
      </w:r>
    </w:p>
  </w:footnote>
  <w:footnote w:type="continuationSeparator" w:id="0">
    <w:p w14:paraId="6216A904" w14:textId="77777777" w:rsidR="00854B87" w:rsidRDefault="00854B87" w:rsidP="00667A63">
      <w:pPr>
        <w:spacing w:after="0" w:line="240" w:lineRule="auto"/>
      </w:pPr>
      <w:r>
        <w:continuationSeparator/>
      </w:r>
    </w:p>
    <w:p w14:paraId="1A5EFBA9" w14:textId="77777777" w:rsidR="00854B87" w:rsidRDefault="00854B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12ACC"/>
    <w:rsid w:val="0012788B"/>
    <w:rsid w:val="001305AE"/>
    <w:rsid w:val="00132243"/>
    <w:rsid w:val="00133913"/>
    <w:rsid w:val="0013697B"/>
    <w:rsid w:val="00147124"/>
    <w:rsid w:val="00153FB0"/>
    <w:rsid w:val="00170D36"/>
    <w:rsid w:val="001716CB"/>
    <w:rsid w:val="001741EE"/>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B5174"/>
    <w:rsid w:val="005B5EBF"/>
    <w:rsid w:val="005C1307"/>
    <w:rsid w:val="005C37D8"/>
    <w:rsid w:val="005D01F3"/>
    <w:rsid w:val="005D7B18"/>
    <w:rsid w:val="005F411D"/>
    <w:rsid w:val="005F48FC"/>
    <w:rsid w:val="0060202B"/>
    <w:rsid w:val="006145E7"/>
    <w:rsid w:val="0061627B"/>
    <w:rsid w:val="006200A2"/>
    <w:rsid w:val="00637F86"/>
    <w:rsid w:val="006450E5"/>
    <w:rsid w:val="00650D07"/>
    <w:rsid w:val="0066427E"/>
    <w:rsid w:val="00667A63"/>
    <w:rsid w:val="006718A0"/>
    <w:rsid w:val="00675568"/>
    <w:rsid w:val="006871AC"/>
    <w:rsid w:val="006A4029"/>
    <w:rsid w:val="006A4F3B"/>
    <w:rsid w:val="006C10C7"/>
    <w:rsid w:val="006C1451"/>
    <w:rsid w:val="006C2147"/>
    <w:rsid w:val="006D2F22"/>
    <w:rsid w:val="006D4060"/>
    <w:rsid w:val="006D5C2F"/>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7183"/>
    <w:rsid w:val="007E62E0"/>
    <w:rsid w:val="007E6C4F"/>
    <w:rsid w:val="008025EA"/>
    <w:rsid w:val="00811004"/>
    <w:rsid w:val="00816178"/>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53B6F"/>
    <w:rsid w:val="00C623E8"/>
    <w:rsid w:val="00C63085"/>
    <w:rsid w:val="00C66418"/>
    <w:rsid w:val="00C77842"/>
    <w:rsid w:val="00C86265"/>
    <w:rsid w:val="00C87492"/>
    <w:rsid w:val="00C90D3B"/>
    <w:rsid w:val="00C9197E"/>
    <w:rsid w:val="00CA072F"/>
    <w:rsid w:val="00CA130A"/>
    <w:rsid w:val="00CA3CF8"/>
    <w:rsid w:val="00CA4DC2"/>
    <w:rsid w:val="00CD15B1"/>
    <w:rsid w:val="00CD72A1"/>
    <w:rsid w:val="00CE3460"/>
    <w:rsid w:val="00CE75D4"/>
    <w:rsid w:val="00CF4C31"/>
    <w:rsid w:val="00D10DFC"/>
    <w:rsid w:val="00D1419E"/>
    <w:rsid w:val="00D220BB"/>
    <w:rsid w:val="00D41940"/>
    <w:rsid w:val="00D5039D"/>
    <w:rsid w:val="00D51821"/>
    <w:rsid w:val="00D523E0"/>
    <w:rsid w:val="00D530D1"/>
    <w:rsid w:val="00D5598D"/>
    <w:rsid w:val="00D5672D"/>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95E35"/>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380</Words>
  <Characters>40590</Characters>
  <Application>Microsoft Office Word</Application>
  <DocSecurity>0</DocSecurity>
  <Lines>338</Lines>
  <Paragraphs>9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